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Default="00232C7D" w:rsidP="002F2FA2">
      <w:pPr>
        <w:pStyle w:val="Title"/>
        <w:spacing w:before="180" w:after="180" w:line="480" w:lineRule="auto"/>
      </w:pPr>
      <w:commentRangeStart w:id="0"/>
      <w:r>
        <w:t>Ecological</w:t>
      </w:r>
      <w:commentRangeEnd w:id="0"/>
      <w:r w:rsidR="00D13DC0">
        <w:rPr>
          <w:rStyle w:val="CommentReference"/>
          <w:rFonts w:asciiTheme="minorHAnsi" w:eastAsiaTheme="minorHAnsi" w:hAnsiTheme="minorHAnsi" w:cstheme="minorBidi"/>
          <w:b w:val="0"/>
          <w:bCs w:val="0"/>
          <w:color w:val="auto"/>
        </w:rPr>
        <w:commentReference w:id="0"/>
      </w:r>
      <w:r>
        <w:t xml:space="preserve"> perspectives on technological diversity at </w:t>
      </w:r>
      <w:proofErr w:type="spellStart"/>
      <w:r w:rsidR="00321529">
        <w:t>Kanjera</w:t>
      </w:r>
      <w:proofErr w:type="spellEnd"/>
      <w:r w:rsidR="00321529">
        <w:t xml:space="preserve">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w:t>
      </w:r>
      <w:proofErr w:type="spellStart"/>
      <w:r>
        <w:rPr>
          <w:i/>
          <w:iCs/>
        </w:rPr>
        <w:t>Oldowan</w:t>
      </w:r>
      <w:proofErr w:type="spellEnd"/>
      <w:r>
        <w:rPr>
          <w:i/>
          <w:iCs/>
        </w:rPr>
        <w:t xml:space="preserve">, </w:t>
      </w:r>
      <w:r w:rsidR="00FB77B2">
        <w:rPr>
          <w:i/>
          <w:iCs/>
        </w:rPr>
        <w:t xml:space="preserve">Stone tools, behavioral ecology, </w:t>
      </w:r>
      <w:proofErr w:type="spellStart"/>
      <w:r w:rsidR="00FB77B2">
        <w:rPr>
          <w:i/>
          <w:iCs/>
        </w:rPr>
        <w:t>Chaine</w:t>
      </w:r>
      <w:proofErr w:type="spellEnd"/>
      <w:r w:rsidR="00FB77B2">
        <w:rPr>
          <w:i/>
          <w:iCs/>
        </w:rPr>
        <w:t xml:space="preserve"> </w:t>
      </w:r>
      <w:proofErr w:type="spellStart"/>
      <w:r w:rsidR="00FB77B2">
        <w:rPr>
          <w:i/>
          <w:iCs/>
        </w:rPr>
        <w:t>Operatoire</w:t>
      </w:r>
      <w:proofErr w:type="spellEnd"/>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5F462D05" w14:textId="67B50803" w:rsidR="007577AD" w:rsidRPr="009334A4" w:rsidRDefault="00203787" w:rsidP="00AE7E23">
      <w:pPr>
        <w:pStyle w:val="Abstract"/>
        <w:spacing w:before="180" w:after="180" w:line="480" w:lineRule="auto"/>
      </w:pPr>
      <w:r>
        <w:t>The aspects</w:t>
      </w:r>
      <w:r w:rsidR="00232C7D">
        <w:t xml:space="preserve"> of hominin behavior responsible for </w:t>
      </w:r>
      <w:proofErr w:type="spellStart"/>
      <w:r w:rsidR="00232C7D">
        <w:t>Oldowan</w:t>
      </w:r>
      <w:proofErr w:type="spellEnd"/>
      <w:r w:rsidR="00232C7D">
        <w:t xml:space="preserve"> stone tool variation </w:t>
      </w:r>
      <w:r w:rsidR="00676BB2">
        <w:t xml:space="preserve">are </w:t>
      </w:r>
      <w:r w:rsidR="00232C7D">
        <w:t xml:space="preserve">the focus of much debate. There is some consensus that </w:t>
      </w:r>
      <w:proofErr w:type="spellStart"/>
      <w:r w:rsidR="00232C7D">
        <w:t>Oldowan</w:t>
      </w:r>
      <w:proofErr w:type="spellEnd"/>
      <w:r w:rsidR="00232C7D">
        <w:t xml:space="preserve"> artifact variation arises from a combination of ecological and cultural factors. These factors are often examined independently of one another. The diversity of raw material types and technological strategies present at </w:t>
      </w:r>
      <w:proofErr w:type="spellStart"/>
      <w:r w:rsidR="00321529">
        <w:t>Kanjera</w:t>
      </w:r>
      <w:proofErr w:type="spellEnd"/>
      <w:r w:rsidR="00321529">
        <w:t xml:space="preserve"> South</w:t>
      </w:r>
      <w:r w:rsidR="002629C5">
        <w:t xml:space="preserve">, Kenya </w:t>
      </w:r>
      <w:r w:rsidR="00232C7D">
        <w:t>provide an opportunity to examine the interacti</w:t>
      </w:r>
      <w:r w:rsidR="007A67E1">
        <w:t>on</w:t>
      </w:r>
      <w:r w:rsidR="00232C7D">
        <w:t xml:space="preserve"> of ecology and culture on </w:t>
      </w:r>
      <w:proofErr w:type="spellStart"/>
      <w:r w:rsidR="00232C7D">
        <w:t>Oldowan</w:t>
      </w:r>
      <w:proofErr w:type="spellEnd"/>
      <w:r w:rsidR="00232C7D">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321529">
        <w:t>Kanjera</w:t>
      </w:r>
      <w:proofErr w:type="spellEnd"/>
      <w:r w:rsidR="00321529">
        <w:t xml:space="preserve"> South</w:t>
      </w:r>
      <w:r w:rsidR="00232C7D">
        <w:t xml:space="preserve">.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 xml:space="preserve">the quality of </w:t>
      </w:r>
      <w:proofErr w:type="spellStart"/>
      <w:r w:rsidR="00232C7D">
        <w:t>knappable</w:t>
      </w:r>
      <w:proofErr w:type="spellEnd"/>
      <w:r w:rsidR="00232C7D">
        <w:t xml:space="preserve"> stone, bifacial centripetal and </w:t>
      </w:r>
      <w:proofErr w:type="spellStart"/>
      <w:r w:rsidR="00232C7D">
        <w:t>multifacial</w:t>
      </w:r>
      <w:proofErr w:type="spellEnd"/>
      <w:r w:rsidR="00232C7D">
        <w:t xml:space="preserve"> core</w:t>
      </w:r>
      <w:r w:rsidR="00F47FC7">
        <w:t xml:space="preserve"> </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proofErr w:type="spellStart"/>
      <w:r w:rsidR="00232C7D">
        <w:t>Oldowan</w:t>
      </w:r>
      <w:proofErr w:type="spellEnd"/>
      <w:r w:rsidR="00232C7D">
        <w:t xml:space="preserve"> stone tool variation should not be examined from a strictly ecological or technological perspective, but rather within the context of its broader cultural-ecological system.</w:t>
      </w:r>
      <w:bookmarkStart w:id="1" w:name="introduction"/>
    </w:p>
    <w:p w14:paraId="15302C52" w14:textId="77777777" w:rsidR="002034E8" w:rsidRDefault="002034E8" w:rsidP="000A3860">
      <w:pPr>
        <w:pStyle w:val="Heading1"/>
      </w:pPr>
    </w:p>
    <w:p w14:paraId="1D63C413" w14:textId="77777777" w:rsidR="002034E8" w:rsidRDefault="002034E8" w:rsidP="000A3860">
      <w:pPr>
        <w:pStyle w:val="Heading1"/>
      </w:pPr>
    </w:p>
    <w:p w14:paraId="4C887E79" w14:textId="77777777" w:rsidR="002034E8" w:rsidRDefault="002034E8" w:rsidP="000A3860">
      <w:pPr>
        <w:pStyle w:val="Heading1"/>
      </w:pPr>
    </w:p>
    <w:p w14:paraId="2C3826D7" w14:textId="77777777" w:rsidR="002034E8" w:rsidRDefault="002034E8" w:rsidP="000A3860">
      <w:pPr>
        <w:pStyle w:val="Heading1"/>
      </w:pPr>
    </w:p>
    <w:p w14:paraId="223A6F45" w14:textId="77777777" w:rsidR="002034E8" w:rsidRDefault="002034E8" w:rsidP="000A3860">
      <w:pPr>
        <w:pStyle w:val="Heading1"/>
      </w:pPr>
    </w:p>
    <w:p w14:paraId="67D6EB90" w14:textId="373909D1" w:rsidR="00740F3B" w:rsidRDefault="007A67E1" w:rsidP="000A3860">
      <w:pPr>
        <w:pStyle w:val="Heading1"/>
      </w:pPr>
      <w:r>
        <w:lastRenderedPageBreak/>
        <w:t xml:space="preserve">1.  </w:t>
      </w:r>
      <w:r w:rsidR="00232C7D">
        <w:t>Introductio</w:t>
      </w:r>
      <w:r w:rsidR="00AE6656">
        <w:t>n</w:t>
      </w:r>
      <w:bookmarkEnd w:id="1"/>
    </w:p>
    <w:p w14:paraId="482890E3" w14:textId="6EBD771D" w:rsidR="00DD6714" w:rsidRDefault="00DD6714" w:rsidP="00F029AA">
      <w:pPr>
        <w:pStyle w:val="FirstParagraph"/>
        <w:spacing w:line="480" w:lineRule="auto"/>
      </w:pPr>
      <w:r>
        <w:t>Upon its initial d</w:t>
      </w:r>
      <w:r w:rsidR="00FB77B2">
        <w:t>escription</w:t>
      </w:r>
      <w:r w:rsidR="008D3EE2">
        <w:t>,</w:t>
      </w:r>
      <w:r>
        <w:t xml:space="preserve"> the </w:t>
      </w:r>
      <w:proofErr w:type="spellStart"/>
      <w:r>
        <w:t>Oldowan</w:t>
      </w:r>
      <w:proofErr w:type="spellEnd"/>
      <w:r w:rsidR="008D3EE2">
        <w:t xml:space="preserve"> was</w:t>
      </w:r>
      <w:r>
        <w:t xml:space="preserve"> considered an expedient industry that was akin to simply smashing stones. </w:t>
      </w:r>
      <w:r w:rsidR="006B210A">
        <w:t>Nearly a century later</w:t>
      </w:r>
      <w:r w:rsidR="008D3EE2">
        <w:t>,</w:t>
      </w:r>
      <w:r>
        <w:t xml:space="preserve"> the </w:t>
      </w:r>
      <w:proofErr w:type="spellStart"/>
      <w:r>
        <w:t>Oldowan</w:t>
      </w:r>
      <w:proofErr w:type="spellEnd"/>
      <w:r>
        <w:t xml:space="preserve"> is </w:t>
      </w:r>
      <w:r w:rsidR="005A3414">
        <w:t xml:space="preserve">now known </w:t>
      </w:r>
      <w:r w:rsidR="008D3EE2">
        <w:t>to</w:t>
      </w:r>
      <w:r w:rsidR="006B210A">
        <w:t xml:space="preserve"> </w:t>
      </w:r>
      <w:r>
        <w:t xml:space="preserve">reflect </w:t>
      </w:r>
      <w:r w:rsidR="006B210A">
        <w:t xml:space="preserve">a </w:t>
      </w:r>
      <w:r>
        <w:t>complex behavioral pattern that encompasses not only the technical capacity to efficiently produce flakes</w:t>
      </w:r>
      <w:r w:rsidR="006B210A">
        <w:t>,</w:t>
      </w:r>
      <w:r>
        <w:t xml:space="preserve"> but also dynamic pattern</w:t>
      </w:r>
      <w:r w:rsidR="006B210A">
        <w:t>s</w:t>
      </w:r>
      <w:r>
        <w:t xml:space="preserve"> of transport. </w:t>
      </w:r>
      <w:r w:rsidR="00232C7D">
        <w:t xml:space="preserve">Technological analyses show that </w:t>
      </w:r>
      <w:proofErr w:type="spellStart"/>
      <w:r w:rsidR="00232C7D">
        <w:t>Oldowan</w:t>
      </w:r>
      <w:proofErr w:type="spellEnd"/>
      <w:r w:rsidR="00232C7D">
        <w:t xml:space="preserve"> hominins had at least a basic understanding of the general principles of flaking and selection of suitable tool stones for artifact manufacture </w:t>
      </w:r>
      <w:r w:rsidR="00F029AA">
        <w:fldChar w:fldCharType="begin"/>
      </w:r>
      <w:r w:rsidR="00FA417E">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Pr>
          <w:rFonts w:ascii="Cambria Math" w:hAnsi="Cambria Math" w:cs="Cambria Math"/>
        </w:rPr>
        <w:instrText>∼</w:instrText>
      </w:r>
      <w:r w:rsidR="00FA417E">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Pr>
          <w:rFonts w:ascii="Cambria Math" w:hAnsi="Cambria Math" w:cs="Cambria Math"/>
        </w:rPr>
        <w:instrText>∼</w:instrText>
      </w:r>
      <w:r w:rsidR="00FA417E">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fldChar w:fldCharType="separate"/>
      </w:r>
      <w:r w:rsidR="00FA417E">
        <w:rPr>
          <w:rFonts w:cs="Times New Roman"/>
        </w:rPr>
        <w:t>(</w:t>
      </w:r>
      <w:proofErr w:type="spellStart"/>
      <w:r w:rsidR="00FA417E">
        <w:rPr>
          <w:rFonts w:cs="Times New Roman"/>
        </w:rPr>
        <w:t>Semaw</w:t>
      </w:r>
      <w:proofErr w:type="spellEnd"/>
      <w:r w:rsidR="00FA417E">
        <w:rPr>
          <w:rFonts w:cs="Times New Roman"/>
        </w:rPr>
        <w:t xml:space="preserve">, 2000; de la Torre, 2004; </w:t>
      </w:r>
      <w:proofErr w:type="spellStart"/>
      <w:r w:rsidR="00FA417E">
        <w:rPr>
          <w:rFonts w:cs="Times New Roman"/>
        </w:rPr>
        <w:t>Delagnes</w:t>
      </w:r>
      <w:proofErr w:type="spellEnd"/>
      <w:r w:rsidR="00FA417E">
        <w:rPr>
          <w:rFonts w:cs="Times New Roman"/>
        </w:rPr>
        <w:t xml:space="preserve"> and Roche, 2005; Stout et al., 2005; Schick et al., 2006; Braun et al., 2009b, 2019; Goldman-Neuman and Hovers, 2012)</w:t>
      </w:r>
      <w:r w:rsidR="00F029AA">
        <w:fldChar w:fldCharType="end"/>
      </w:r>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FA417E">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FA417E">
        <w:rPr>
          <w:rFonts w:cs="Times New Roman"/>
        </w:rPr>
        <w:t>(Hay, 1976; Isaac and Harris, 1976; Isaac, 1981, 1984; Toth, 1985, 1987; Schick, 1987; Potts, 1991, 1994; Blumenschine and Peters, 1998; Potts et al., 1999; Blumenschine et al., 2008; Braun et al., 2008a)</w:t>
      </w:r>
      <w:r>
        <w:fldChar w:fldCharType="end"/>
      </w:r>
      <w:r>
        <w:t>. Though these actions remained simple, the various ways in which they are combined create a variety of production strategies that can be evaluated on a site-by-site basis</w:t>
      </w:r>
      <w:r w:rsidR="00F029AA">
        <w:t xml:space="preserve"> </w:t>
      </w:r>
      <w:r w:rsidR="00F029AA">
        <w:fldChar w:fldCharType="begin"/>
      </w:r>
      <w:r w:rsidR="00321529">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fldChar w:fldCharType="separate"/>
      </w:r>
      <w:r w:rsidR="002034E8" w:rsidRPr="002034E8">
        <w:rPr>
          <w:rFonts w:cs="Times New Roman"/>
        </w:rPr>
        <w:t>(Delagnes and Roche, 2005)</w:t>
      </w:r>
      <w:r w:rsidR="00F029AA">
        <w:fldChar w:fldCharType="end"/>
      </w:r>
      <w:r>
        <w:t>.</w:t>
      </w:r>
    </w:p>
    <w:p w14:paraId="4D017339" w14:textId="2891B36B" w:rsidR="005A3414" w:rsidRDefault="00DD6714" w:rsidP="00673562">
      <w:pPr>
        <w:pStyle w:val="FirstParagraph"/>
        <w:spacing w:line="480" w:lineRule="auto"/>
        <w:ind w:firstLine="0"/>
      </w:pPr>
      <w:r>
        <w:tab/>
        <w:t xml:space="preserve">Research </w:t>
      </w:r>
      <w:r w:rsidR="005A3414">
        <w:t>on these topics</w:t>
      </w:r>
      <w:r>
        <w:t xml:space="preserve"> has revealed a multitude of </w:t>
      </w:r>
      <w:r w:rsidR="008D3EE2">
        <w:t>technological</w:t>
      </w:r>
      <w:r>
        <w:t xml:space="preserve"> diversity in the </w:t>
      </w:r>
      <w:proofErr w:type="spellStart"/>
      <w:r>
        <w:t>Oldowan</w:t>
      </w:r>
      <w:proofErr w:type="spellEnd"/>
      <w:r>
        <w:t xml:space="preserve"> across time and space. A primary objective of current </w:t>
      </w:r>
      <w:proofErr w:type="spellStart"/>
      <w:r w:rsidR="00A05CE8">
        <w:t>O</w:t>
      </w:r>
      <w:r>
        <w:t>ldowan</w:t>
      </w:r>
      <w:proofErr w:type="spellEnd"/>
      <w:r>
        <w:t xml:space="preserve"> research is identifying the behavioral processes in which such a diversity of production strategies arise </w:t>
      </w:r>
      <w:r>
        <w:fldChar w:fldCharType="begin"/>
      </w:r>
      <w:r w:rsidR="00321529">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w:t>
      </w:r>
      <w:proofErr w:type="spellStart"/>
      <w:r>
        <w:t>Oldowan</w:t>
      </w:r>
      <w:proofErr w:type="spellEnd"/>
      <w:r>
        <w:t xml:space="preserve"> to </w:t>
      </w:r>
      <w:r w:rsidR="00FB77B2">
        <w:t xml:space="preserve">the </w:t>
      </w:r>
      <w:r>
        <w:t>cognition</w:t>
      </w:r>
      <w:r w:rsidR="00F029AA">
        <w:t xml:space="preserve">, </w:t>
      </w:r>
      <w:r w:rsidR="00354EAC">
        <w:t xml:space="preserve">skill, </w:t>
      </w:r>
      <w:r w:rsidR="00F029AA">
        <w:t xml:space="preserve">the </w:t>
      </w:r>
      <w:r>
        <w:t>social</w:t>
      </w:r>
      <w:r w:rsidR="00F029AA">
        <w:t xml:space="preserve"> transmission of information, and, in some cases, </w:t>
      </w:r>
      <w:r w:rsidR="00354EAC">
        <w:t xml:space="preserve">the </w:t>
      </w:r>
      <w:r w:rsidR="00F029AA">
        <w:t xml:space="preserve">social learning mechanisms </w:t>
      </w:r>
      <w:r w:rsidR="00FB77B2">
        <w:t xml:space="preserve">of </w:t>
      </w:r>
      <w:proofErr w:type="spellStart"/>
      <w:r w:rsidR="00FB77B2">
        <w:t>Plio</w:t>
      </w:r>
      <w:proofErr w:type="spellEnd"/>
      <w:r w:rsidR="00FB77B2">
        <w:t>-Pleistocene hominins</w:t>
      </w:r>
      <w:r>
        <w:t xml:space="preserve"> </w:t>
      </w:r>
      <w:r>
        <w:fldChar w:fldCharType="begin"/>
      </w:r>
      <w:r w:rsidR="00321529">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Pr>
          <w:rFonts w:ascii="Cambria Math" w:hAnsi="Cambria Math" w:cs="Cambria Math"/>
        </w:rPr>
        <w:instrText>∼</w:instrText>
      </w:r>
      <w:r w:rsidR="00321529">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sidR="00354EAC" w:rsidRPr="00354EAC">
        <w:rPr>
          <w:rFonts w:cs="Times New Roman"/>
        </w:rPr>
        <w:t>(Schick and Toth, 1994; Hovers, 2009, 2012; Stout and Chaminade, 2009; Stout, 2011; Goldman-Neuman and Hovers, 2012; Roche et al., 2018; Toth and Schick, 2018; Stout et al., 2019)</w:t>
      </w:r>
      <w:r>
        <w:fldChar w:fldCharType="end"/>
      </w:r>
      <w:r>
        <w:t>.</w:t>
      </w:r>
      <w:r w:rsidR="005A3414">
        <w:t xml:space="preserve"> However, while our understanding of technical decision making has dramatically increased, research focusing on ecological influences on </w:t>
      </w:r>
      <w:proofErr w:type="spellStart"/>
      <w:r w:rsidR="005A3414">
        <w:t>Oldowan</w:t>
      </w:r>
      <w:proofErr w:type="spellEnd"/>
      <w:r w:rsidR="005A3414">
        <w:t xml:space="preserve"> technological diversity</w:t>
      </w:r>
      <w:r w:rsidR="0015775C">
        <w:t>, such as land-use and tool transport,</w:t>
      </w:r>
      <w:r w:rsidR="005A3414">
        <w:t xml:space="preserve"> has waned in recent decades </w:t>
      </w:r>
      <w:r w:rsidR="005A3414">
        <w:fldChar w:fldCharType="begin"/>
      </w:r>
      <w:r w:rsidR="00321529">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fldChar w:fldCharType="separate"/>
      </w:r>
      <w:r w:rsidR="005A3414">
        <w:rPr>
          <w:noProof/>
        </w:rPr>
        <w:t>(de Torre and Mora, 2009)</w:t>
      </w:r>
      <w:r w:rsidR="005A3414">
        <w:fldChar w:fldCharType="end"/>
      </w:r>
      <w:r w:rsidR="005A3414">
        <w:t xml:space="preserve">. </w:t>
      </w:r>
      <w:r>
        <w:t xml:space="preserve"> </w:t>
      </w:r>
    </w:p>
    <w:p w14:paraId="51B7571C" w14:textId="5A9EE470" w:rsidR="00DD6714" w:rsidRPr="00DD6714" w:rsidRDefault="005A3414" w:rsidP="0045684E">
      <w:pPr>
        <w:pStyle w:val="FirstParagraph"/>
        <w:spacing w:line="480" w:lineRule="auto"/>
        <w:ind w:firstLine="720"/>
      </w:pPr>
      <w:r>
        <w:lastRenderedPageBreak/>
        <w:t>Though</w:t>
      </w:r>
      <w:r w:rsidR="00DD6714">
        <w:t xml:space="preserve"> stone tool diversity </w:t>
      </w:r>
      <w:r w:rsidR="00F20A0F">
        <w:t xml:space="preserve">is linked </w:t>
      </w:r>
      <w:r w:rsidR="00DD6714">
        <w:t xml:space="preserve">to constraints imposed by raw material geometry, quality, </w:t>
      </w:r>
      <w:r>
        <w:t xml:space="preserve">and </w:t>
      </w:r>
      <w:r w:rsidR="00DD6714">
        <w:t>abundance</w:t>
      </w:r>
      <w:r>
        <w:t xml:space="preserve"> </w:t>
      </w:r>
      <w:r w:rsidR="00DD6714">
        <w:fldChar w:fldCharType="begin"/>
      </w:r>
      <w:r w:rsidR="00FA417E">
        <w:instrText xml:space="preserve"> ADDIN ZOTERO_ITEM CSL_CITATION {"citationID":"WObsUxRI","properties":{"formattedCitation":"(Toth, 1985, 1987; Potts, 1988, 1991; de la Torre, 2004; Blumenschine et al., 2008; Braun et al., 2009a)","plainCitation":"(Toth, 1985, 1987; Potts, 1988, 1991; de la Torre, 2004; Blumenschine et al., 2008; Braun et al., 2009a)","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ISBN":"978-1-351-32926-2","language":"en","note":"Google-Books-ID: 9pcuDwAAQBAJ","number-of-pages":"500","publisher":"Routledge","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fldChar w:fldCharType="separate"/>
      </w:r>
      <w:r w:rsidR="00FA417E">
        <w:rPr>
          <w:noProof/>
        </w:rPr>
        <w:t>(Toth, 1985, 1987; Potts, 1988, 1991; de la Torre, 2004; Blumenschine et al., 2008; Braun et al., 2009a)</w:t>
      </w:r>
      <w:r w:rsidR="00DD6714">
        <w:fldChar w:fldCharType="end"/>
      </w:r>
      <w:r>
        <w:t xml:space="preserve">, how hominin tool transport and more broadly land-use patterns influence the technical decision making of </w:t>
      </w:r>
      <w:proofErr w:type="spellStart"/>
      <w:r>
        <w:t>Oldowan</w:t>
      </w:r>
      <w:proofErr w:type="spellEnd"/>
      <w:r>
        <w:t xml:space="preserve"> tool makers remains unclear</w:t>
      </w:r>
      <w:r w:rsidR="00DD6714">
        <w:t>.</w:t>
      </w:r>
      <w:r w:rsidR="00301E30">
        <w:t xml:space="preserve"> </w:t>
      </w:r>
      <w:r>
        <w:t xml:space="preserve">Early work on this subject has </w:t>
      </w:r>
      <w:r w:rsidR="00DD6714">
        <w:t>suggest</w:t>
      </w:r>
      <w:r>
        <w:t>ed</w:t>
      </w:r>
      <w:r w:rsidR="00DD6714">
        <w:t xml:space="preserve"> that the technological </w:t>
      </w:r>
      <w:r w:rsidR="00A05CE8">
        <w:t>diversity</w:t>
      </w:r>
      <w:r w:rsidR="00DD6714">
        <w:t xml:space="preserve"> in the </w:t>
      </w:r>
      <w:proofErr w:type="spellStart"/>
      <w:r w:rsidR="00DD6714">
        <w:t>Oldowa</w:t>
      </w:r>
      <w:r w:rsidR="00673562">
        <w:t>n</w:t>
      </w:r>
      <w:proofErr w:type="spellEnd"/>
      <w:r w:rsidR="00673562">
        <w:t xml:space="preserve"> points </w:t>
      </w:r>
      <w:r w:rsidR="00594405">
        <w:t xml:space="preserve">to </w:t>
      </w:r>
      <w:r w:rsidR="00673562">
        <w:t xml:space="preserve">a continuum of reduction as </w:t>
      </w:r>
      <w:r>
        <w:t>stone is moved across the landsc</w:t>
      </w:r>
      <w:r w:rsidR="000A3860">
        <w:t>ape</w:t>
      </w:r>
      <w:r w:rsidR="00673562">
        <w:t xml:space="preserve"> </w:t>
      </w:r>
      <w:r w:rsidR="00DD6714">
        <w:t xml:space="preserve"> </w:t>
      </w:r>
      <w:r w:rsidR="00DD6714">
        <w:fldChar w:fldCharType="begin"/>
      </w:r>
      <w:r w:rsidR="00321529">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fldChar w:fldCharType="separate"/>
      </w:r>
      <w:r w:rsidR="000A3860">
        <w:rPr>
          <w:noProof/>
        </w:rPr>
        <w:t>(Toth, 1985; Potts, 1991)</w:t>
      </w:r>
      <w:r w:rsidR="00DD6714">
        <w:fldChar w:fldCharType="end"/>
      </w:r>
      <w:r w:rsidR="00DD6714">
        <w:t xml:space="preserve">. </w:t>
      </w:r>
      <w:r w:rsidR="00673562">
        <w:t xml:space="preserve">While Potts </w:t>
      </w:r>
      <w:r w:rsidR="00673562">
        <w:fldChar w:fldCharType="begin"/>
      </w:r>
      <w:r w:rsidR="00321529">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fldChar w:fldCharType="separate"/>
      </w:r>
      <w:r w:rsidR="00673562">
        <w:rPr>
          <w:noProof/>
        </w:rPr>
        <w:t>(1991)</w:t>
      </w:r>
      <w:r w:rsidR="00673562">
        <w:fldChar w:fldCharType="end"/>
      </w:r>
      <w:r w:rsidR="00673562">
        <w:t xml:space="preserve"> illustrated an interesting relationship between mass and Leakey’s typological core categories,</w:t>
      </w:r>
      <w:r w:rsidR="000A3860">
        <w:t xml:space="preserve"> little work has been done to further establish connections between hominin land-use and technological diversity. With the advent of new quantitative methods and our </w:t>
      </w:r>
      <w:r w:rsidR="00321529">
        <w:t>much-expanded</w:t>
      </w:r>
      <w:r w:rsidR="000A3860">
        <w:t xml:space="preserve"> knowledge of the </w:t>
      </w:r>
      <w:proofErr w:type="spellStart"/>
      <w:r w:rsidR="000A3860">
        <w:t>Oldowan</w:t>
      </w:r>
      <w:proofErr w:type="spellEnd"/>
      <w:r w:rsidR="00F47FC7">
        <w:t>,</w:t>
      </w:r>
      <w:r w:rsidR="000A3860">
        <w:t xml:space="preserve"> </w:t>
      </w:r>
      <w:r w:rsidR="00673562">
        <w:t xml:space="preserve">further investigation into this pattern </w:t>
      </w:r>
      <w:r w:rsidR="00D14BB2">
        <w:t xml:space="preserve">would </w:t>
      </w:r>
      <w:r w:rsidR="000A3860">
        <w:t xml:space="preserve">enhance our understanding of </w:t>
      </w:r>
      <w:proofErr w:type="spellStart"/>
      <w:r w:rsidR="000A3860">
        <w:t>Oldowan</w:t>
      </w:r>
      <w:proofErr w:type="spellEnd"/>
      <w:r w:rsidR="000A3860">
        <w:t xml:space="preserve"> </w:t>
      </w:r>
      <w:r w:rsidR="00D14BB2">
        <w:t>technical decision making, land</w:t>
      </w:r>
      <w:r w:rsidR="00952859">
        <w:t xml:space="preserve"> use, and the </w:t>
      </w:r>
      <w:r w:rsidR="000A3860">
        <w:t xml:space="preserve">stone tool </w:t>
      </w:r>
      <w:r w:rsidR="00952859">
        <w:t xml:space="preserve">variation in the </w:t>
      </w:r>
      <w:proofErr w:type="spellStart"/>
      <w:r w:rsidR="00952859">
        <w:t>Oldowan</w:t>
      </w:r>
      <w:proofErr w:type="spellEnd"/>
      <w:r w:rsidR="00952859">
        <w:t>.</w:t>
      </w:r>
    </w:p>
    <w:p w14:paraId="1B337672" w14:textId="4FD9DDC5" w:rsidR="00952859" w:rsidRDefault="00DD6714">
      <w:pPr>
        <w:pStyle w:val="FirstParagraph"/>
        <w:spacing w:line="480" w:lineRule="auto"/>
        <w:ind w:firstLine="0"/>
      </w:pPr>
      <w:r>
        <w:tab/>
      </w:r>
      <w:r w:rsidR="004A7D95">
        <w:t xml:space="preserve">The </w:t>
      </w:r>
      <w:r w:rsidR="00953215">
        <w:t>~</w:t>
      </w:r>
      <w:r w:rsidR="004A7D95">
        <w:t xml:space="preserve">2.0 ma site of </w:t>
      </w:r>
      <w:proofErr w:type="spellStart"/>
      <w:r w:rsidR="00321529">
        <w:t>Kanjera</w:t>
      </w:r>
      <w:proofErr w:type="spellEnd"/>
      <w:r w:rsidR="00321529">
        <w:t xml:space="preserve"> South</w:t>
      </w:r>
      <w:r w:rsidR="004A7D95">
        <w:t xml:space="preserve"> </w:t>
      </w:r>
      <w:r>
        <w:t>contribute</w:t>
      </w:r>
      <w:r w:rsidR="00953215">
        <w:t>s</w:t>
      </w:r>
      <w:r>
        <w:t xml:space="preserve"> to our </w:t>
      </w:r>
      <w:r w:rsidR="004A7D95">
        <w:t>understanding of the relationship between stone tool production</w:t>
      </w:r>
      <w:r>
        <w:t>, technical decision making</w:t>
      </w:r>
      <w:r w:rsidR="004A7D95">
        <w:t xml:space="preserve"> </w:t>
      </w:r>
      <w:r w:rsidR="00301E30">
        <w:t>and hominin</w:t>
      </w:r>
      <w:r w:rsidR="00952859">
        <w:t xml:space="preserve"> behavioral ecology</w:t>
      </w:r>
      <w:r w:rsidR="004A7D95">
        <w:t xml:space="preserve">. </w:t>
      </w:r>
      <w:r w:rsidR="0054655D">
        <w:t xml:space="preserve">The lithic assemblage at </w:t>
      </w:r>
      <w:proofErr w:type="spellStart"/>
      <w:r w:rsidR="00321529">
        <w:t>Kanjera</w:t>
      </w:r>
      <w:proofErr w:type="spellEnd"/>
      <w:r w:rsidR="00321529">
        <w:t xml:space="preserve"> South</w:t>
      </w:r>
      <w:r w:rsidR="0054655D">
        <w:t xml:space="preserve"> shows a substantial representation of exotic raw materials </w:t>
      </w:r>
      <w:r w:rsidR="00953215">
        <w:t>(</w:t>
      </w:r>
      <w:proofErr w:type="gramStart"/>
      <w:r w:rsidR="00953215">
        <w:t>e.g.</w:t>
      </w:r>
      <w:proofErr w:type="gramEnd"/>
      <w:r w:rsidR="00953215">
        <w:t xml:space="preserve">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making within the context of broader hominin land</w:t>
      </w:r>
      <w:r w:rsidR="00403189">
        <w:t>-</w:t>
      </w:r>
      <w:r>
        <w:t>use strategies.</w:t>
      </w:r>
      <w:r w:rsidR="00952859">
        <w:t xml:space="preserve"> Although early </w:t>
      </w:r>
      <w:proofErr w:type="spellStart"/>
      <w:r w:rsidR="00952859">
        <w:t>Oldowan</w:t>
      </w:r>
      <w:proofErr w:type="spellEnd"/>
      <w:r w:rsidR="00952859">
        <w:t xml:space="preserve"> assemblages dating to 2.0 million years ago and older illustrate a similar level of technological competence to those from later timeframes, substantially less is known about the broader foraging behaviors and land-use strategies of hominins during this interval.</w:t>
      </w:r>
      <w:r w:rsidR="00301E30">
        <w:t xml:space="preserve"> </w:t>
      </w:r>
      <w:r w:rsidR="00952859">
        <w:t xml:space="preserve">An investigation of hominin stone tool transport and utilization patterns at </w:t>
      </w:r>
      <w:proofErr w:type="spellStart"/>
      <w:r w:rsidR="00952859">
        <w:t>Kanjera</w:t>
      </w:r>
      <w:proofErr w:type="spellEnd"/>
      <w:r w:rsidR="00952859">
        <w:t xml:space="preserve"> would</w:t>
      </w:r>
      <w:r w:rsidR="00301E30">
        <w:t xml:space="preserve"> not only</w:t>
      </w:r>
      <w:r w:rsidR="00952859">
        <w:t xml:space="preserve"> add to our understanding of how the landscape structures stone tool</w:t>
      </w:r>
      <w:r w:rsidR="00621CF9">
        <w:t>-</w:t>
      </w:r>
      <w:r w:rsidR="00952859">
        <w:t>use and transport</w:t>
      </w:r>
      <w:r w:rsidR="00301E30">
        <w:t xml:space="preserve"> but also further elucidate the relationship between </w:t>
      </w:r>
      <w:proofErr w:type="spellStart"/>
      <w:r w:rsidR="00301E30">
        <w:t>Oldowan</w:t>
      </w:r>
      <w:proofErr w:type="spellEnd"/>
      <w:r w:rsidR="00301E30">
        <w:t xml:space="preserve"> technological strategies and the land-use patterns</w:t>
      </w:r>
      <w:r w:rsidR="00952859">
        <w:t xml:space="preserve">.  </w:t>
      </w:r>
    </w:p>
    <w:p w14:paraId="7FF7C53E" w14:textId="0D48167D" w:rsidR="00F029AA" w:rsidRPr="00F029AA" w:rsidRDefault="00DD6714" w:rsidP="000A3860">
      <w:pPr>
        <w:pStyle w:val="FirstParagraph"/>
        <w:spacing w:line="480" w:lineRule="auto"/>
      </w:pPr>
      <w:r>
        <w:t xml:space="preserve"> To this end, we present a novel study of the </w:t>
      </w:r>
      <w:proofErr w:type="spellStart"/>
      <w:r w:rsidR="00321529">
        <w:t>Kanjera</w:t>
      </w:r>
      <w:proofErr w:type="spellEnd"/>
      <w:r w:rsidR="00321529">
        <w:t xml:space="preserve"> South</w:t>
      </w:r>
      <w:r>
        <w:t xml:space="preserve"> lithic material that combine</w:t>
      </w:r>
      <w:r w:rsidR="00403189">
        <w:t>s</w:t>
      </w:r>
      <w:r>
        <w:t xml:space="preserve"> previous analyses of raw material properties, provenance, and technology with quantitative measures of core </w:t>
      </w:r>
      <w:r>
        <w:lastRenderedPageBreak/>
        <w:t>reduction intensity and tool utilization to elucidate the broader land</w:t>
      </w:r>
      <w:r w:rsidR="00403189">
        <w:t>-</w:t>
      </w:r>
      <w:r>
        <w:t>use pattern.</w:t>
      </w:r>
      <w:r w:rsidR="00952859">
        <w:t xml:space="preserve"> </w:t>
      </w:r>
      <w:r w:rsidR="00FF430F">
        <w:t>In do</w:t>
      </w:r>
      <w:r w:rsidR="00F47FC7">
        <w:t>ing</w:t>
      </w:r>
      <w:r w:rsidR="00FF430F">
        <w:t xml:space="preserve"> so, we show that</w:t>
      </w:r>
      <w:r w:rsidR="00FF430F" w:rsidRPr="0054655D">
        <w:t xml:space="preserve"> the</w:t>
      </w:r>
      <w:r w:rsidR="00FF430F">
        <w:t xml:space="preserve"> technological variation at </w:t>
      </w:r>
      <w:proofErr w:type="spellStart"/>
      <w:r w:rsidR="00321529">
        <w:t>Kanjera</w:t>
      </w:r>
      <w:proofErr w:type="spellEnd"/>
      <w:r w:rsidR="00321529">
        <w:t xml:space="preserve">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 xml:space="preserve">Not only are we able to characterize the broader pattern of land-use of </w:t>
      </w:r>
      <w:proofErr w:type="spellStart"/>
      <w:r w:rsidR="00952859">
        <w:t>Oldowan</w:t>
      </w:r>
      <w:proofErr w:type="spellEnd"/>
      <w:r w:rsidR="00952859">
        <w:t xml:space="preserve"> hominins at </w:t>
      </w:r>
      <w:proofErr w:type="spellStart"/>
      <w:r w:rsidR="00321529">
        <w:t>Kanjera</w:t>
      </w:r>
      <w:proofErr w:type="spellEnd"/>
      <w:r w:rsidR="00321529">
        <w:t xml:space="preserve"> South</w:t>
      </w:r>
      <w:r w:rsidR="00952859">
        <w:t xml:space="preserve">, but we also show that this pattern may condition the economization of stone resources across space. </w:t>
      </w:r>
      <w:r>
        <w:t xml:space="preserve"> </w:t>
      </w:r>
      <w:r w:rsidR="00FF430F">
        <w:t xml:space="preserve">This study not only sheds light on the environmental and technical variables that contribute to </w:t>
      </w:r>
      <w:proofErr w:type="spellStart"/>
      <w:r w:rsidR="00FF430F">
        <w:t>Oldowan</w:t>
      </w:r>
      <w:proofErr w:type="spellEnd"/>
      <w:r w:rsidR="00FF430F">
        <w:t xml:space="preserve"> stone tool variability, but also </w:t>
      </w:r>
      <w:r w:rsidR="00120493">
        <w:t xml:space="preserve">provides </w:t>
      </w:r>
      <w:r w:rsidR="00F715A9">
        <w:t>a unique insight into</w:t>
      </w:r>
      <w:r w:rsidR="0054655D">
        <w:t xml:space="preserve"> hominin land-use patterns during the earl</w:t>
      </w:r>
      <w:r w:rsidR="0021331A">
        <w:t>y</w:t>
      </w:r>
      <w:r w:rsidR="0054655D">
        <w:t xml:space="preserve"> </w:t>
      </w:r>
      <w:r w:rsidR="00F715A9">
        <w:t xml:space="preserve">part of the </w:t>
      </w:r>
      <w:proofErr w:type="spellStart"/>
      <w:r w:rsidR="0054655D">
        <w:t>Oldowan</w:t>
      </w:r>
      <w:proofErr w:type="spellEnd"/>
      <w:r w:rsidR="00F715A9">
        <w:t xml:space="preserve"> industry</w:t>
      </w:r>
      <w:r w:rsidR="0054655D">
        <w:t xml:space="preserve">.  </w:t>
      </w:r>
    </w:p>
    <w:p w14:paraId="71FCFF70" w14:textId="6F4BB1EA" w:rsidR="001A42AA" w:rsidRPr="002F2FA2" w:rsidRDefault="000A3860" w:rsidP="009A6EFE">
      <w:pPr>
        <w:pStyle w:val="Heading1"/>
      </w:pPr>
      <w:bookmarkStart w:id="2" w:name="background-to-kanjera-south"/>
      <w:r>
        <w:t>2</w:t>
      </w:r>
      <w:r w:rsidR="00471395">
        <w:t>.0</w:t>
      </w:r>
      <w:r w:rsidR="007A67E1">
        <w:t xml:space="preserve"> </w:t>
      </w:r>
      <w:r w:rsidR="00232C7D">
        <w:t xml:space="preserve">Background to </w:t>
      </w:r>
      <w:bookmarkEnd w:id="2"/>
      <w:proofErr w:type="spellStart"/>
      <w:r w:rsidR="00321529">
        <w:t>Kanjera</w:t>
      </w:r>
      <w:proofErr w:type="spellEnd"/>
      <w:r w:rsidR="00321529">
        <w:t xml:space="preserve"> South</w:t>
      </w:r>
      <w:r w:rsidR="003F0E20" w:rsidRPr="00A32E36">
        <w:rPr>
          <w:iCs/>
        </w:rPr>
        <w:t xml:space="preserve"> </w:t>
      </w:r>
    </w:p>
    <w:p w14:paraId="4C5DEA84" w14:textId="266437D0" w:rsidR="006B148C" w:rsidRDefault="00232C7D" w:rsidP="006B148C">
      <w:pPr>
        <w:pStyle w:val="BodyText"/>
        <w:spacing w:line="480" w:lineRule="auto"/>
      </w:pPr>
      <w:r>
        <w:t>The</w:t>
      </w:r>
      <w:r w:rsidR="009E3933">
        <w:t xml:space="preserve"> </w:t>
      </w:r>
      <w:r w:rsidR="00F640C6">
        <w:t>~</w:t>
      </w:r>
      <w:r w:rsidR="009E3933">
        <w:t>2.0 Ma</w:t>
      </w:r>
      <w:r>
        <w:t xml:space="preserve"> site of </w:t>
      </w:r>
      <w:proofErr w:type="spellStart"/>
      <w:r w:rsidR="00321529">
        <w:t>Kanjera</w:t>
      </w:r>
      <w:proofErr w:type="spellEnd"/>
      <w:r w:rsidR="00321529">
        <w:t xml:space="preserve"> South</w:t>
      </w:r>
      <w:r>
        <w:t xml:space="preserve"> is situated on the north</w:t>
      </w:r>
      <w:r w:rsidR="00F640C6">
        <w:t>east</w:t>
      </w:r>
      <w:r>
        <w:t xml:space="preserve">ern side of the </w:t>
      </w:r>
      <w:proofErr w:type="spellStart"/>
      <w:r>
        <w:t>Homa</w:t>
      </w:r>
      <w:proofErr w:type="spellEnd"/>
      <w:r>
        <w:t xml:space="preserve"> Peninsula on the edges of the Nyanza Rift near the shores of Lake Victoria</w:t>
      </w:r>
      <w:r w:rsidR="009E3933">
        <w:t xml:space="preserve"> </w:t>
      </w:r>
      <w:r w:rsidR="009E3933">
        <w:fldChar w:fldCharType="begin"/>
      </w:r>
      <w:r w:rsidR="00321529">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Plummer et al., 1999; Ditchfield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321529">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xml:space="preserve">. The stratigraphy at </w:t>
      </w:r>
      <w:proofErr w:type="spellStart"/>
      <w:r w:rsidR="00321529">
        <w:t>Kanjera</w:t>
      </w:r>
      <w:proofErr w:type="spellEnd"/>
      <w:r w:rsidR="00321529">
        <w:t xml:space="preserve"> South</w:t>
      </w:r>
      <w:r>
        <w:t xml:space="preserve"> is made up of approximately 30 m</w:t>
      </w:r>
      <w:r w:rsidR="00D014A6">
        <w:t>eters</w:t>
      </w:r>
      <w:r>
        <w:t xml:space="preserve"> of fluvial, colluvial and lacustrine sediments </w:t>
      </w:r>
      <w:r w:rsidR="00321529">
        <w:fldChar w:fldCharType="begin"/>
      </w:r>
      <w:r w:rsidR="00321529">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fldChar w:fldCharType="separate"/>
      </w:r>
      <w:r w:rsidR="00321529">
        <w:rPr>
          <w:noProof/>
        </w:rPr>
        <w:t>(Ditchfield et al., 2019)</w:t>
      </w:r>
      <w:r w:rsidR="00321529">
        <w:fldChar w:fldCharType="end"/>
      </w:r>
      <w:r>
        <w:t xml:space="preserve">. </w:t>
      </w:r>
      <w:r w:rsidR="00C27355">
        <w:t xml:space="preserve">Extensive research on the geochronology and sedimentary context has demonstrated that the </w:t>
      </w:r>
      <w:r w:rsidR="00621E09">
        <w:t>l</w:t>
      </w:r>
      <w:r w:rsidR="009E3933">
        <w:t xml:space="preserve">ithics and fossils </w:t>
      </w:r>
      <w:r w:rsidR="00C27355">
        <w:t>accumulated</w:t>
      </w:r>
      <w:r w:rsidR="00621E09">
        <w:t xml:space="preserve"> </w:t>
      </w:r>
      <w:r w:rsidR="009E3933">
        <w:t xml:space="preserve">predominantly by hominin </w:t>
      </w:r>
      <w:r w:rsidR="00C27355">
        <w:t xml:space="preserve">activity </w:t>
      </w:r>
      <w:r w:rsidR="00C27355">
        <w:fldChar w:fldCharType="begin"/>
      </w:r>
      <w:r w:rsidR="00321529">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Behrensmeyer et al., 1995; Plummer et al., 2009a, 2009b; Ferraro et al., 2013; Ditchfield et al., 2019)</w:t>
      </w:r>
      <w:r w:rsidR="00C27355">
        <w:fldChar w:fldCharType="end"/>
      </w:r>
      <w:r w:rsidR="00C27355">
        <w:t xml:space="preserve">. The frequencies of different bovids </w:t>
      </w:r>
      <w:r w:rsidR="006B148C">
        <w:t xml:space="preserve">and </w:t>
      </w:r>
      <w:r w:rsidR="00C27355">
        <w:t>enamel isotope studies</w:t>
      </w:r>
      <w:r w:rsidR="00621E09">
        <w:t xml:space="preserve"> </w:t>
      </w:r>
      <w:r w:rsidR="00C27355">
        <w:t xml:space="preserve">indicate that the landscape surrounding </w:t>
      </w:r>
      <w:proofErr w:type="spellStart"/>
      <w:r w:rsidR="00321529">
        <w:t>Kanjera</w:t>
      </w:r>
      <w:proofErr w:type="spellEnd"/>
      <w:r w:rsidR="00321529">
        <w:t xml:space="preserve"> South</w:t>
      </w:r>
      <w:r w:rsidR="00C27355">
        <w:t xml:space="preserve">, unlike the setting of </w:t>
      </w:r>
      <w:r w:rsidR="00F640C6">
        <w:t>many</w:t>
      </w:r>
      <w:r w:rsidR="00C27355">
        <w:t xml:space="preserve"> </w:t>
      </w:r>
      <w:proofErr w:type="spellStart"/>
      <w:r w:rsidR="00C27355">
        <w:t>Oldowan</w:t>
      </w:r>
      <w:proofErr w:type="spellEnd"/>
      <w:r w:rsidR="00C27355">
        <w:t xml:space="preserve"> sites, was dominated by a </w:t>
      </w:r>
      <w:r w:rsidR="00A2542B">
        <w:t>grassland</w:t>
      </w:r>
      <w:r w:rsidR="00C27355">
        <w:t xml:space="preserve"> as opposed to </w:t>
      </w:r>
      <w:r w:rsidR="00F640C6">
        <w:t xml:space="preserve">more closed habitats </w:t>
      </w:r>
      <w:r w:rsidR="000A3860">
        <w:fldChar w:fldCharType="begin"/>
      </w:r>
      <w:r w:rsidR="00321529">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fldChar w:fldCharType="separate"/>
      </w:r>
      <w:r w:rsidR="000A3860">
        <w:rPr>
          <w:noProof/>
        </w:rPr>
        <w:t>(Plummer et al., 2009b, 2009a)</w:t>
      </w:r>
      <w:r w:rsidR="000A3860">
        <w:fldChar w:fldCharType="end"/>
      </w:r>
      <w:r w:rsidR="000A3860">
        <w:t>.</w:t>
      </w:r>
      <w:r w:rsidR="00C27355">
        <w:t xml:space="preserve"> </w:t>
      </w:r>
      <w:r w:rsidR="006B148C">
        <w:t>Z</w:t>
      </w:r>
      <w:r w:rsidR="00C27355">
        <w:t xml:space="preserve">ooarchaeological evidence at </w:t>
      </w:r>
      <w:proofErr w:type="spellStart"/>
      <w:r w:rsidR="00321529">
        <w:t>Kanjera</w:t>
      </w:r>
      <w:proofErr w:type="spellEnd"/>
      <w:r w:rsidR="00321529">
        <w:t xml:space="preserve"> South</w:t>
      </w:r>
      <w:r w:rsidR="00C27355">
        <w:t xml:space="preserve"> strongly implicates a scenario where hominins had early access to small carcasses</w:t>
      </w:r>
      <w:r w:rsidR="006B148C">
        <w:t xml:space="preserve"> and mixed access to larger carcasses</w:t>
      </w:r>
      <w:r w:rsidR="00301E30">
        <w:t xml:space="preserve"> </w:t>
      </w:r>
      <w:r w:rsidR="00301E30">
        <w:fldChar w:fldCharType="begin"/>
      </w:r>
      <w:r w:rsidR="00321529">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r w:rsidR="00F640C6">
        <w:t>.</w:t>
      </w:r>
      <w:r w:rsidR="006B148C">
        <w:t xml:space="preserve"> </w:t>
      </w:r>
      <w:r w:rsidR="00F640C6">
        <w:t>T</w:t>
      </w:r>
      <w:r w:rsidR="006B148C">
        <w:t>his record is consistent through the stratified sequence, suggesting that persistent carnivory spanned hundreds to thousands of years</w:t>
      </w:r>
      <w:r w:rsidR="00301E30">
        <w:t xml:space="preserve"> </w:t>
      </w:r>
      <w:r w:rsidR="00301E30">
        <w:fldChar w:fldCharType="begin"/>
      </w:r>
      <w:r w:rsidR="00321529">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r w:rsidR="00C27355">
        <w:t xml:space="preserve">. </w:t>
      </w:r>
      <w:r w:rsidR="00F029AA">
        <w:t xml:space="preserve">Though </w:t>
      </w:r>
      <w:proofErr w:type="spellStart"/>
      <w:r w:rsidR="00321529">
        <w:t>Kanjera</w:t>
      </w:r>
      <w:proofErr w:type="spellEnd"/>
      <w:r w:rsidR="00321529">
        <w:t xml:space="preserve"> South</w:t>
      </w:r>
      <w:r w:rsidR="00F029AA">
        <w:t xml:space="preserve"> is considered to have been of significance to hominins</w:t>
      </w:r>
      <w:r w:rsidR="00F47FC7">
        <w:t>,</w:t>
      </w:r>
      <w:r w:rsidR="00F029AA">
        <w:t xml:space="preserve"> it is difficult to determine if there was something unique about its location specifically or if the </w:t>
      </w:r>
      <w:proofErr w:type="spellStart"/>
      <w:r w:rsidR="00F029AA">
        <w:t>Homa</w:t>
      </w:r>
      <w:proofErr w:type="spellEnd"/>
      <w:r w:rsidR="00F029AA">
        <w:t xml:space="preserve"> </w:t>
      </w:r>
      <w:proofErr w:type="spellStart"/>
      <w:r w:rsidR="00F029AA">
        <w:t>Pennisula</w:t>
      </w:r>
      <w:proofErr w:type="spellEnd"/>
      <w:r w:rsidR="00F029AA">
        <w:t xml:space="preserve"> as a whole, was simply a hospitable place</w:t>
      </w:r>
      <w:r w:rsidR="00270BC0">
        <w:t xml:space="preserve"> </w:t>
      </w:r>
      <w:r w:rsidR="00270BC0">
        <w:fldChar w:fldCharType="begin"/>
      </w:r>
      <w:r w:rsidR="00321529">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 xml:space="preserve">(Behrensmeyer et al., </w:t>
      </w:r>
      <w:r w:rsidR="00270BC0">
        <w:rPr>
          <w:noProof/>
        </w:rPr>
        <w:lastRenderedPageBreak/>
        <w:t>1995)</w:t>
      </w:r>
      <w:r w:rsidR="00270BC0">
        <w:fldChar w:fldCharType="end"/>
      </w:r>
      <w:r w:rsidR="00F029AA">
        <w:t>.</w:t>
      </w:r>
      <w:r w:rsidR="00270BC0">
        <w:t xml:space="preserve"> </w:t>
      </w:r>
      <w:r w:rsidR="00F029AA">
        <w:t xml:space="preserve"> </w:t>
      </w:r>
      <w:r w:rsidR="0015775C">
        <w:t>S</w:t>
      </w:r>
      <w:r w:rsidR="00F029AA">
        <w:t xml:space="preserve">ubstantial faulting in the region makes it difficult to assess the ecological qualities of </w:t>
      </w:r>
      <w:proofErr w:type="spellStart"/>
      <w:r w:rsidR="00321529">
        <w:t>Kanjera</w:t>
      </w:r>
      <w:proofErr w:type="spellEnd"/>
      <w:r w:rsidR="00321529">
        <w:t xml:space="preserve"> South</w:t>
      </w:r>
      <w:r w:rsidR="00F029AA">
        <w:t xml:space="preserve"> within a broader landscape context.</w:t>
      </w:r>
    </w:p>
    <w:p w14:paraId="241C5CCC" w14:textId="0F6B5BA3" w:rsidR="00E842BF" w:rsidRDefault="00416BFD">
      <w:pPr>
        <w:pStyle w:val="BodyText"/>
        <w:spacing w:line="480" w:lineRule="auto"/>
      </w:pPr>
      <w:r>
        <w:t xml:space="preserve">Extensive geological surveys of the </w:t>
      </w:r>
      <w:proofErr w:type="spellStart"/>
      <w:r>
        <w:t>Homa</w:t>
      </w:r>
      <w:proofErr w:type="spellEnd"/>
      <w:r>
        <w:t xml:space="preserve"> Peninsula and the surrounding area reveal a high diversity of igneous and metamorphic rocks that provided a wide range of suitable materials that hominins coul</w:t>
      </w:r>
      <w:r w:rsidR="00E842BF">
        <w:t>d utilize for flake production</w:t>
      </w:r>
      <w:r w:rsidR="0015775C">
        <w:t xml:space="preserve"> </w:t>
      </w:r>
      <w:r w:rsidR="0015775C">
        <w:fldChar w:fldCharType="begin"/>
      </w:r>
      <w:r w:rsidR="00FA417E">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fldChar w:fldCharType="separate"/>
      </w:r>
      <w:r w:rsidR="00FA417E">
        <w:rPr>
          <w:noProof/>
        </w:rPr>
        <w:t>(Saggerson, 1952; Le Bas, 1977; Braun et al., 2008a; Finestone et al., 2020)</w:t>
      </w:r>
      <w:r w:rsidR="0015775C">
        <w:fldChar w:fldCharType="end"/>
      </w:r>
      <w:r w:rsidR="0015775C">
        <w:t>.</w:t>
      </w:r>
      <w:r w:rsidR="006B148C">
        <w:t xml:space="preserve"> </w:t>
      </w:r>
      <w:r w:rsidR="00E842BF">
        <w:t>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r w:rsidR="00270BC0">
        <w:t xml:space="preserve"> </w:t>
      </w:r>
      <w:r w:rsidR="00270BC0">
        <w:fldChar w:fldCharType="begin"/>
      </w:r>
      <w:r w:rsidR="00321529">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r w:rsidR="004766DF">
        <w:t xml:space="preserve">. Geochemical </w:t>
      </w:r>
      <w:r w:rsidR="00F640C6">
        <w:t>provenance studies</w:t>
      </w:r>
      <w:r w:rsidR="004766DF">
        <w:t xml:space="preserve"> of the lithic material make</w:t>
      </w:r>
      <w:r w:rsidR="00F47FC7">
        <w:t xml:space="preserve"> </w:t>
      </w:r>
      <w:r w:rsidR="004766DF">
        <w:t>it possible to further subdivide the lithic assemblage</w:t>
      </w:r>
      <w:r w:rsidR="00BC6EAE">
        <w:t xml:space="preserve"> to two broad categories: local and exotic</w:t>
      </w:r>
      <w:r w:rsidR="006A387B">
        <w:t xml:space="preserve"> (</w:t>
      </w:r>
      <w:r w:rsidR="00321529">
        <w:t>T</w:t>
      </w:r>
      <w:r w:rsidR="006A387B">
        <w:t>able 1</w:t>
      </w:r>
      <w:r w:rsidR="006B148C">
        <w:t xml:space="preserve">; </w:t>
      </w:r>
      <w:r w:rsidR="00270BC0">
        <w:rPr>
          <w:noProof/>
        </w:rPr>
        <w:t>Braun et al., 2008a</w:t>
      </w:r>
      <w:r w:rsidR="006A387B">
        <w:t>)</w:t>
      </w:r>
      <w:r w:rsidR="00BC6EAE">
        <w:t>.</w:t>
      </w:r>
      <w:r w:rsidR="006A387B">
        <w:t xml:space="preserve"> Local materials are derived from the </w:t>
      </w:r>
      <w:proofErr w:type="spellStart"/>
      <w:r w:rsidR="006A387B">
        <w:t>Homa</w:t>
      </w:r>
      <w:proofErr w:type="spellEnd"/>
      <w:r w:rsidR="006A387B">
        <w:t xml:space="preserve"> Mountain Carbonatite center (Figure </w:t>
      </w:r>
      <w:r w:rsidR="00366DD1">
        <w:t>1</w:t>
      </w:r>
      <w:r w:rsidR="006A387B">
        <w:t xml:space="preserve">). Drainages running off the flanks of this mountain would have carried materials such as phonolite, limestone, and </w:t>
      </w:r>
      <w:proofErr w:type="spellStart"/>
      <w:r w:rsidR="006A387B">
        <w:t>fenetized</w:t>
      </w:r>
      <w:proofErr w:type="spellEnd"/>
      <w:r w:rsidR="006A387B">
        <w:t xml:space="preserve"> rocks within the immediate vicinity of </w:t>
      </w:r>
      <w:proofErr w:type="spellStart"/>
      <w:r w:rsidR="00321529">
        <w:t>Kanjera</w:t>
      </w:r>
      <w:proofErr w:type="spellEnd"/>
      <w:r w:rsidR="00321529">
        <w:t xml:space="preserve"> South</w:t>
      </w:r>
      <w:r w:rsidR="006A387B">
        <w:t xml:space="preserve">. Sources of the exotic materials, such as quartzite, rhyolite, andesite, and granite are located </w:t>
      </w:r>
      <w:r w:rsidR="00F640C6">
        <w:t xml:space="preserve">further to the east </w:t>
      </w:r>
      <w:r w:rsidR="006A387B">
        <w:t xml:space="preserve">in places such as the Kisi Highlands and </w:t>
      </w:r>
      <w:proofErr w:type="spellStart"/>
      <w:r w:rsidR="006A387B">
        <w:t>Oyugis</w:t>
      </w:r>
      <w:proofErr w:type="spellEnd"/>
      <w:r w:rsidR="006A387B">
        <w:t xml:space="preserve"> (Figure </w:t>
      </w:r>
      <w:r w:rsidR="00366DD1">
        <w:t>1</w:t>
      </w:r>
      <w:r w:rsidR="006A387B">
        <w:t xml:space="preserve">). </w:t>
      </w:r>
      <w:r w:rsidR="00A105CE">
        <w:t xml:space="preserve">While these materials were likely acquired from river channels traveling west-ward toward </w:t>
      </w:r>
      <w:proofErr w:type="spellStart"/>
      <w:r w:rsidR="00321529">
        <w:t>Kanjera</w:t>
      </w:r>
      <w:proofErr w:type="spellEnd"/>
      <w:r w:rsidR="00321529">
        <w:t xml:space="preserve"> South</w:t>
      </w:r>
      <w:r w:rsidR="00A105CE">
        <w:t xml:space="preserve">, they are not present in </w:t>
      </w:r>
      <w:r w:rsidR="001E7FA5">
        <w:t>Pleistocene</w:t>
      </w:r>
      <w:r w:rsidR="00A105CE">
        <w:t xml:space="preserve"> river conglomerates </w:t>
      </w:r>
      <w:r w:rsidR="006B148C">
        <w:t xml:space="preserve">within 10 kilometers </w:t>
      </w:r>
      <w:r w:rsidR="00E04D41">
        <w:t>of</w:t>
      </w:r>
      <w:r w:rsidR="006B148C">
        <w:t xml:space="preserve"> </w:t>
      </w:r>
      <w:proofErr w:type="spellStart"/>
      <w:r w:rsidR="00321529">
        <w:t>Kanjera</w:t>
      </w:r>
      <w:proofErr w:type="spellEnd"/>
      <w:r w:rsidR="00321529">
        <w:t xml:space="preserve"> South</w:t>
      </w:r>
      <w:r w:rsidR="00366DD1">
        <w:t xml:space="preserve"> </w:t>
      </w:r>
      <w:r w:rsidR="00366DD1">
        <w:fldChar w:fldCharType="begin"/>
      </w:r>
      <w:r w:rsidR="00321529">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r w:rsidR="00A105CE">
        <w:t>.</w:t>
      </w:r>
    </w:p>
    <w:p w14:paraId="52956ED5" w14:textId="40F3E36F" w:rsidR="0015775C" w:rsidRPr="004C3488" w:rsidRDefault="004C3488">
      <w:pPr>
        <w:pStyle w:val="BodyText"/>
        <w:spacing w:line="480" w:lineRule="auto"/>
        <w:rPr>
          <w:b/>
          <w:bCs/>
        </w:rPr>
      </w:pPr>
      <w:r>
        <w:tab/>
      </w:r>
      <w:r>
        <w:tab/>
      </w:r>
      <w:r>
        <w:tab/>
      </w:r>
      <w:r>
        <w:tab/>
      </w:r>
      <w:r>
        <w:tab/>
      </w:r>
      <w:r>
        <w:tab/>
      </w:r>
      <w:r>
        <w:rPr>
          <w:b/>
          <w:bCs/>
        </w:rPr>
        <w:t>Insert Table 1</w:t>
      </w:r>
    </w:p>
    <w:p w14:paraId="32A571A9" w14:textId="5BD8270D" w:rsidR="00A105CE" w:rsidRDefault="00F640C6">
      <w:pPr>
        <w:pStyle w:val="BodyText"/>
        <w:spacing w:line="480" w:lineRule="auto"/>
      </w:pPr>
      <w:r>
        <w:t xml:space="preserve">The </w:t>
      </w:r>
      <w:proofErr w:type="spellStart"/>
      <w:r w:rsidR="00321529">
        <w:t>Kanjera</w:t>
      </w:r>
      <w:proofErr w:type="spellEnd"/>
      <w:r w:rsidR="00321529">
        <w:t xml:space="preserve"> South</w:t>
      </w:r>
      <w:r w:rsidR="000B09BE">
        <w:t xml:space="preserve"> </w:t>
      </w:r>
      <w:r>
        <w:t xml:space="preserve">lithic assemblage is distinguished from other </w:t>
      </w:r>
      <w:proofErr w:type="spellStart"/>
      <w:r>
        <w:t>Oldowan</w:t>
      </w:r>
      <w:proofErr w:type="spellEnd"/>
      <w:r>
        <w:t xml:space="preserve"> assemblages by </w:t>
      </w:r>
      <w:r w:rsidR="000B09BE">
        <w:t xml:space="preserve">the number of raw </w:t>
      </w:r>
      <w:r w:rsidR="00366DD1">
        <w:t>materials</w:t>
      </w:r>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w:t>
      </w:r>
      <w:proofErr w:type="spellStart"/>
      <w:r w:rsidR="000B09BE">
        <w:t>Oldowan</w:t>
      </w:r>
      <w:proofErr w:type="spellEnd"/>
      <w:r w:rsidR="000B09BE">
        <w:t xml:space="preserve"> sites from </w:t>
      </w:r>
      <w:r w:rsidR="006B148C">
        <w:t xml:space="preserve">this </w:t>
      </w:r>
      <w:r w:rsidR="000B09BE">
        <w:t>timeframe</w:t>
      </w:r>
      <w:r w:rsidR="00366DD1">
        <w:t xml:space="preserve"> which have a predominate core reduction strategy present (see </w:t>
      </w:r>
      <w:r w:rsidR="00366DD1">
        <w:fldChar w:fldCharType="begin"/>
      </w:r>
      <w:r w:rsidR="00321529">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fldChar w:fldCharType="separate"/>
      </w:r>
      <w:r w:rsidR="00366DD1">
        <w:rPr>
          <w:noProof/>
        </w:rPr>
        <w:t>Gallotti, 2018)</w:t>
      </w:r>
      <w:r w:rsidR="00366DD1">
        <w:fldChar w:fldCharType="end"/>
      </w:r>
      <w:r w:rsidR="000B09BE">
        <w:t>, the flake production strategies</w:t>
      </w:r>
      <w:r w:rsidR="00366DD1">
        <w:t xml:space="preserve"> at </w:t>
      </w:r>
      <w:proofErr w:type="spellStart"/>
      <w:r w:rsidR="00321529">
        <w:t>Kanjera</w:t>
      </w:r>
      <w:proofErr w:type="spellEnd"/>
      <w:r w:rsidR="00321529">
        <w:t xml:space="preserve"> South</w:t>
      </w:r>
      <w:r w:rsidR="000B09BE">
        <w:t xml:space="preserve"> range from simple unifacial techniques to bifacial and </w:t>
      </w:r>
      <w:proofErr w:type="spellStart"/>
      <w:r w:rsidR="000B09BE">
        <w:t>multifacial</w:t>
      </w:r>
      <w:proofErr w:type="spellEnd"/>
      <w:r w:rsidR="000B09BE">
        <w:t xml:space="preserve"> techniques</w:t>
      </w:r>
      <w:r w:rsidR="00366DD1">
        <w:t xml:space="preserve"> (Figure 2)</w:t>
      </w:r>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 xml:space="preserve">raw materials or the need to maximize the amount of flakes removed from </w:t>
      </w:r>
      <w:r w:rsidR="00F47FC7">
        <w:t>h</w:t>
      </w:r>
      <w:r w:rsidR="000B09BE">
        <w:t>igh quality materials</w:t>
      </w:r>
      <w:r w:rsidR="00A32E36">
        <w:t xml:space="preserve"> </w:t>
      </w:r>
      <w:r w:rsidR="00A32E36">
        <w:fldChar w:fldCharType="begin"/>
      </w:r>
      <w:r w:rsidR="00321529">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w:t>
      </w:r>
      <w:r w:rsidR="00B2226E">
        <w:lastRenderedPageBreak/>
        <w:t>reduction strategies</w:t>
      </w:r>
      <w:r w:rsidR="006B148C">
        <w:t>,</w:t>
      </w:r>
      <w:r w:rsidR="00B2226E">
        <w:t xml:space="preserve"> provide an opportunity to investigate the dynamics between hominin land-use patterns, stone tool production</w:t>
      </w:r>
      <w:r w:rsidR="006B148C">
        <w:t>,</w:t>
      </w:r>
      <w:r w:rsidR="00B2226E">
        <w:t xml:space="preserve"> and </w:t>
      </w:r>
      <w:proofErr w:type="spellStart"/>
      <w:r w:rsidR="00B2226E">
        <w:t>Oldowan</w:t>
      </w:r>
      <w:proofErr w:type="spellEnd"/>
      <w:r w:rsidR="00B2226E">
        <w:t xml:space="preserve"> assemblage variability.</w:t>
      </w:r>
    </w:p>
    <w:p w14:paraId="573D2EB6" w14:textId="49B342BA" w:rsidR="001A42AA" w:rsidRDefault="004C3488" w:rsidP="00FF430F">
      <w:pPr>
        <w:pStyle w:val="CaptionedFigure"/>
        <w:spacing w:before="180" w:after="180" w:line="480" w:lineRule="auto"/>
      </w:pPr>
      <w:r>
        <w:tab/>
      </w:r>
      <w:r>
        <w:tab/>
      </w:r>
      <w:r>
        <w:tab/>
      </w:r>
      <w:r>
        <w:tab/>
      </w:r>
      <w:r>
        <w:tab/>
      </w:r>
      <w:r>
        <w:tab/>
      </w:r>
    </w:p>
    <w:p w14:paraId="34B8A872" w14:textId="32BF15D1" w:rsidR="004C3488" w:rsidRPr="004C3488" w:rsidRDefault="004C3488" w:rsidP="00FF430F">
      <w:pPr>
        <w:pStyle w:val="ImageCaption"/>
        <w:spacing w:before="180" w:after="180" w:line="480" w:lineRule="auto"/>
        <w:jc w:val="center"/>
        <w:rPr>
          <w:b/>
          <w:iCs/>
        </w:rPr>
      </w:pPr>
      <w:r w:rsidRPr="004C3488">
        <w:rPr>
          <w:b/>
          <w:iCs/>
        </w:rPr>
        <w:t xml:space="preserve">Insert Figure </w:t>
      </w:r>
      <w:r>
        <w:rPr>
          <w:b/>
          <w:iCs/>
        </w:rPr>
        <w:t>1</w:t>
      </w:r>
    </w:p>
    <w:p w14:paraId="485F0E10" w14:textId="535310CF" w:rsidR="001A42AA" w:rsidRPr="004C3488" w:rsidRDefault="007A67E1" w:rsidP="00FF430F">
      <w:pPr>
        <w:pStyle w:val="ImageCaption"/>
        <w:spacing w:before="180" w:after="180" w:line="480" w:lineRule="auto"/>
        <w:jc w:val="center"/>
        <w:rPr>
          <w:iCs/>
        </w:rPr>
      </w:pPr>
      <w:r w:rsidRPr="004C3488">
        <w:rPr>
          <w:b/>
          <w:iCs/>
        </w:rPr>
        <w:t xml:space="preserve">Insert </w:t>
      </w:r>
      <w:r w:rsidR="003F0E20" w:rsidRPr="004C3488">
        <w:rPr>
          <w:b/>
          <w:iCs/>
        </w:rPr>
        <w:t xml:space="preserve">Figure </w:t>
      </w:r>
      <w:r w:rsidR="004C3488" w:rsidRPr="004C3488">
        <w:rPr>
          <w:b/>
          <w:iCs/>
        </w:rPr>
        <w:t>2</w:t>
      </w:r>
    </w:p>
    <w:p w14:paraId="01AB5668" w14:textId="7AFF24A3" w:rsidR="001A42AA" w:rsidRPr="006F7FF8" w:rsidRDefault="006F7FF8" w:rsidP="000A3860">
      <w:pPr>
        <w:pStyle w:val="Heading1"/>
      </w:pPr>
      <w:bookmarkStart w:id="3" w:name="methods"/>
      <w:commentRangeStart w:id="4"/>
      <w:r w:rsidRPr="006F7FF8">
        <w:t xml:space="preserve">2. </w:t>
      </w:r>
      <w:r w:rsidR="00232C7D" w:rsidRPr="006F7FF8">
        <w:t>M</w:t>
      </w:r>
      <w:r>
        <w:t>aterials and m</w:t>
      </w:r>
      <w:r w:rsidR="00232C7D" w:rsidRPr="006F7FF8">
        <w:t>ethods</w:t>
      </w:r>
      <w:bookmarkEnd w:id="3"/>
      <w:commentRangeEnd w:id="4"/>
      <w:r w:rsidR="00103B57">
        <w:rPr>
          <w:rStyle w:val="CommentReference"/>
          <w:rFonts w:asciiTheme="minorHAnsi" w:eastAsiaTheme="minorHAnsi" w:hAnsiTheme="minorHAnsi" w:cstheme="minorBidi"/>
          <w:b w:val="0"/>
          <w:bCs w:val="0"/>
          <w:color w:val="auto"/>
        </w:rPr>
        <w:commentReference w:id="4"/>
      </w:r>
    </w:p>
    <w:p w14:paraId="29C5A1C3" w14:textId="703301C8" w:rsidR="00727E03" w:rsidRPr="00FF430F" w:rsidRDefault="00727E03">
      <w:pPr>
        <w:pStyle w:val="FirstParagraph"/>
        <w:spacing w:line="480" w:lineRule="auto"/>
        <w:rPr>
          <w:i/>
        </w:rPr>
      </w:pPr>
      <w:r w:rsidRPr="00FF430F">
        <w:rPr>
          <w:i/>
        </w:rPr>
        <w:t>2.1 Materials</w:t>
      </w:r>
    </w:p>
    <w:p w14:paraId="7E8286F7" w14:textId="3A37DE0C"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w:t>
      </w:r>
      <w:proofErr w:type="spellStart"/>
      <w:r w:rsidR="00155C43">
        <w:t>Oldowan</w:t>
      </w:r>
      <w:proofErr w:type="spellEnd"/>
      <w:r w:rsidR="00155C43">
        <w:t xml:space="preserve">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w:t>
      </w:r>
      <w:proofErr w:type="spellStart"/>
      <w:r w:rsidR="00321529">
        <w:t>Kanjera</w:t>
      </w:r>
      <w:proofErr w:type="spellEnd"/>
      <w:r w:rsidR="00321529">
        <w:t xml:space="preserve"> South</w:t>
      </w:r>
      <w:r w:rsidR="00E0496D">
        <w:t xml:space="preserve"> (Table 1) through the study of the core and complete flake assemblages (i.e.</w:t>
      </w:r>
      <w:r w:rsidR="000769E2">
        <w:t>,</w:t>
      </w:r>
      <w:r w:rsidR="00E0496D">
        <w:t> our analysis at this time does not incorporate angular fragments)</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w:t>
      </w:r>
      <w:proofErr w:type="spellStart"/>
      <w:r w:rsidR="00321529">
        <w:t>Kanjera</w:t>
      </w:r>
      <w:proofErr w:type="spellEnd"/>
      <w:r w:rsidR="00321529">
        <w:t xml:space="preserve"> South</w:t>
      </w:r>
      <w:r w:rsidR="006A733A">
        <w:t>.</w:t>
      </w:r>
    </w:p>
    <w:p w14:paraId="330960AF" w14:textId="7276DD44"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r w:rsidR="00A12B71">
        <w:t>analyzed</w:t>
      </w:r>
      <w:r w:rsidR="00A12B71" w:rsidRPr="007E3F55">
        <w:t xml:space="preserve"> </w:t>
      </w:r>
      <w:r w:rsidR="007E3F55" w:rsidRPr="007E3F55">
        <w:t>using a series of continuous and ordinal variables</w:t>
      </w:r>
      <w:r w:rsidR="00A12B71">
        <w:t xml:space="preserve"> (see below)</w:t>
      </w:r>
      <w:r w:rsidR="007E3F55" w:rsidRPr="007E3F55">
        <w:t>.</w:t>
      </w:r>
      <w:r w:rsidR="00A12B71">
        <w:t xml:space="preserve"> </w:t>
      </w:r>
      <w:r w:rsidR="007E3F55" w:rsidRPr="007E3F55">
        <w:t>Table</w:t>
      </w:r>
      <w:r w:rsidR="00A12B71">
        <w:t>s</w:t>
      </w:r>
      <w:r w:rsidR="007E3F55" w:rsidRPr="007E3F55">
        <w:t xml:space="preserve"> </w:t>
      </w:r>
      <w:r w:rsidR="00A12B71">
        <w:t>2 and 3</w:t>
      </w:r>
      <w:r w:rsidR="0000540B" w:rsidRPr="007E3F55">
        <w:t xml:space="preserve"> </w:t>
      </w:r>
      <w:r w:rsidR="007E3F55" w:rsidRPr="007E3F55">
        <w:t>provides a detailed summary of the number of lithics per raw material included</w:t>
      </w:r>
      <w:r w:rsidR="007E3F55">
        <w:t>. In addition</w:t>
      </w:r>
      <w:r>
        <w:t xml:space="preserve"> </w:t>
      </w:r>
      <w:r w:rsidR="007E3F55">
        <w:t xml:space="preserve">to the previously published technological analysis, the cores were also categorized using de la </w:t>
      </w:r>
      <w:proofErr w:type="spellStart"/>
      <w:r w:rsidR="007E3F55">
        <w:t>Torra</w:t>
      </w:r>
      <w:proofErr w:type="spellEnd"/>
      <w:r w:rsidR="007E3F55">
        <w:t xml:space="preserve"> and Mora</w:t>
      </w:r>
      <w:r w:rsidR="00A12B71">
        <w:t xml:space="preserve">’s </w:t>
      </w:r>
      <w:r w:rsidR="007E3F55">
        <w:t xml:space="preserve"> </w:t>
      </w:r>
      <w:r w:rsidR="007E3F55">
        <w:fldChar w:fldCharType="begin"/>
      </w:r>
      <w:r w:rsidR="00321529">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r w:rsidR="00A12B71">
        <w:t xml:space="preserve"> idealized schemes of free-hand core reduction </w:t>
      </w:r>
      <w:r w:rsidR="00A12B71">
        <w:fldChar w:fldCharType="begin"/>
      </w:r>
      <w:r w:rsidR="00321529">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r w:rsidR="00A12B71">
        <w:t>These measurements provided a means by which to characterize the assemblage in terms of core and flake utilization</w:t>
      </w:r>
      <w:r w:rsidR="00C141A5">
        <w:t xml:space="preserve"> using measures of core reduction intensity, flake sequence and edge to mass ratios</w:t>
      </w:r>
      <w:r w:rsidR="00A12B71">
        <w:t xml:space="preserve">. </w:t>
      </w:r>
      <w:r w:rsidR="00A12B71" w:rsidRPr="007E3F55">
        <w:t xml:space="preserve"> </w:t>
      </w:r>
    </w:p>
    <w:p w14:paraId="2CD62DED" w14:textId="5F6D3048" w:rsidR="004C3488" w:rsidRPr="004C3488" w:rsidRDefault="004C3488" w:rsidP="004C3488">
      <w:pPr>
        <w:pStyle w:val="BodyText"/>
        <w:spacing w:line="480" w:lineRule="auto"/>
        <w:jc w:val="center"/>
        <w:rPr>
          <w:b/>
          <w:bCs/>
          <w:i/>
        </w:rPr>
      </w:pPr>
      <w:r w:rsidRPr="004C3488">
        <w:rPr>
          <w:b/>
          <w:bCs/>
          <w:i/>
        </w:rPr>
        <w:t>Insert Table 2</w:t>
      </w:r>
    </w:p>
    <w:p w14:paraId="3F4B98C3" w14:textId="4C106A98" w:rsidR="00727E03" w:rsidRPr="00FF430F" w:rsidRDefault="00727E03" w:rsidP="00FF430F">
      <w:pPr>
        <w:pStyle w:val="BodyText"/>
        <w:spacing w:line="480" w:lineRule="auto"/>
        <w:rPr>
          <w:i/>
        </w:rPr>
      </w:pPr>
      <w:r w:rsidRPr="00FF430F">
        <w:rPr>
          <w:i/>
        </w:rPr>
        <w:lastRenderedPageBreak/>
        <w:t>2.2 Estimating Core Reduction Intensity</w:t>
      </w:r>
    </w:p>
    <w:p w14:paraId="0F774132" w14:textId="026B4F4F" w:rsidR="00727E03" w:rsidRPr="00FF2B7A" w:rsidRDefault="00727E03" w:rsidP="00FF430F">
      <w:pPr>
        <w:pStyle w:val="BodyText"/>
        <w:spacing w:before="0" w:after="0" w:line="480" w:lineRule="auto"/>
        <w:ind w:firstLine="0"/>
      </w:pPr>
      <w:r>
        <w:tab/>
      </w:r>
      <w:r w:rsidR="00935FDE">
        <w:t xml:space="preserve">The reduction intensity of cores influences a variety of attributes that interact throughout the reduction sequence </w:t>
      </w:r>
      <w:r w:rsidR="00935FDE">
        <w:fldChar w:fldCharType="begin"/>
      </w:r>
      <w:r w:rsidR="00321529">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r w:rsidR="00C141A5">
        <w:t xml:space="preserve">. As a result, </w:t>
      </w:r>
      <w:r>
        <w:t xml:space="preserve">core reduction intensity </w:t>
      </w:r>
      <w:r w:rsidR="00C141A5">
        <w:t xml:space="preserve">is </w:t>
      </w:r>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r w:rsidR="00C141A5">
        <w:t xml:space="preserve"> </w:t>
      </w:r>
      <w:r w:rsidR="00C141A5">
        <w:fldChar w:fldCharType="begin"/>
      </w:r>
      <w:r w:rsidR="00321529">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fldChar w:fldCharType="separate"/>
      </w:r>
      <w:r w:rsidR="00354EAC" w:rsidRPr="00354EAC">
        <w:rPr>
          <w:rFonts w:cs="Times New Roman"/>
        </w:rPr>
        <w:t>(Toth, 1985; Potts, 1991; Clarkson, 2013; Li et al., 2015; Douglass et al., 2018; Lombao et al., 2019)</w:t>
      </w:r>
      <w:r w:rsidR="00C141A5">
        <w:fldChar w:fldCharType="end"/>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 xml:space="preserve">particularly the case at </w:t>
      </w:r>
      <w:proofErr w:type="spellStart"/>
      <w:r w:rsidR="00321529">
        <w:t>Kanjera</w:t>
      </w:r>
      <w:proofErr w:type="spellEnd"/>
      <w:r w:rsidR="00321529">
        <w:t xml:space="preserve"> South</w:t>
      </w:r>
      <w:r w:rsidR="00B75EB4">
        <w:t>,</w:t>
      </w:r>
      <w:r w:rsidR="00795D46">
        <w:t xml:space="preserve"> where </w:t>
      </w:r>
      <w:proofErr w:type="spellStart"/>
      <w:r w:rsidR="00795D46">
        <w:t>toolstones</w:t>
      </w:r>
      <w:proofErr w:type="spellEnd"/>
      <w:r w:rsidR="00795D46">
        <w:t xml:space="preserve"> originate from a variety of sources and c</w:t>
      </w:r>
      <w:r w:rsidR="00DF30D3">
        <w:t xml:space="preserve">an vary substantially in </w:t>
      </w:r>
      <w:r w:rsidR="00F91F87">
        <w:t xml:space="preserve">blank </w:t>
      </w:r>
      <w:r w:rsidR="00DF30D3">
        <w:t>size</w:t>
      </w:r>
      <w:r w:rsidR="00C141A5">
        <w:t xml:space="preserve"> </w:t>
      </w:r>
      <w:r w:rsidR="00C141A5">
        <w:fldChar w:fldCharType="begin"/>
      </w:r>
      <w:r w:rsidR="00321529">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ovals</w:t>
      </w:r>
      <w:r w:rsidR="00B86AEE">
        <w:t xml:space="preserve"> </w:t>
      </w:r>
      <w:r w:rsidR="00B86AEE">
        <w:fldChar w:fldCharType="begin"/>
      </w:r>
      <w:r w:rsidR="00321529">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w:t>
      </w:r>
      <w:commentRangeStart w:id="5"/>
      <w:r w:rsidR="00DF30D3">
        <w:t xml:space="preserve">multivariate </w:t>
      </w:r>
      <w:commentRangeEnd w:id="5"/>
      <w:r w:rsidR="000769E2">
        <w:rPr>
          <w:rStyle w:val="CommentReference"/>
          <w:rFonts w:asciiTheme="minorHAnsi" w:hAnsiTheme="minorHAnsi"/>
        </w:rPr>
        <w:commentReference w:id="5"/>
      </w:r>
      <w:r w:rsidR="00DF30D3">
        <w:t>estimates of cor</w:t>
      </w:r>
      <w:r w:rsidR="00354EAC">
        <w:t xml:space="preserve">e reduction intensity provide the necessary tools </w:t>
      </w:r>
      <w:r w:rsidR="00F91F87">
        <w:t>to simultaneously</w:t>
      </w:r>
      <w:r w:rsidR="00DF30D3">
        <w:t xml:space="preserve"> consider a suite of </w:t>
      </w:r>
      <w:r w:rsidR="00C141A5">
        <w:t>attributes as opposed to a single variable</w:t>
      </w:r>
      <w:r w:rsidR="00DF30D3">
        <w:t xml:space="preserve">.  </w:t>
      </w:r>
    </w:p>
    <w:p w14:paraId="5970ACB2" w14:textId="4225FFD6" w:rsidR="00E23D01" w:rsidRDefault="00DF30D3" w:rsidP="002F2FA2">
      <w:pPr>
        <w:pStyle w:val="BodyText"/>
        <w:spacing w:line="480" w:lineRule="auto"/>
        <w:ind w:firstLine="720"/>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predictive generalized linear model</w:t>
      </w:r>
      <w:r>
        <w:t>.</w:t>
      </w:r>
      <w:r w:rsidR="00B86AEE">
        <w:t xml:space="preserve"> This model was developed based on the experimental reduction of cobbles collected from the </w:t>
      </w:r>
      <w:proofErr w:type="spellStart"/>
      <w:r w:rsidR="00B86AEE">
        <w:t>Homa</w:t>
      </w:r>
      <w:proofErr w:type="spellEnd"/>
      <w:r w:rsidR="00B86AEE">
        <w:t xml:space="preserve"> Peninsula, specifically to estimate the reduction intensity of cores recovered from </w:t>
      </w:r>
      <w:proofErr w:type="spellStart"/>
      <w:r w:rsidR="00321529">
        <w:t>Kanjera</w:t>
      </w:r>
      <w:proofErr w:type="spellEnd"/>
      <w:r w:rsidR="00321529">
        <w:t xml:space="preserve"> South</w:t>
      </w:r>
      <w:r w:rsidR="00B86AEE">
        <w:t>.</w:t>
      </w:r>
      <w:r w:rsidR="00177232">
        <w:t xml:space="preserve"> Estimates of core reduction intensity are accurate within an error range of 10%</w:t>
      </w:r>
      <w:r w:rsidR="00B75EB4">
        <w:t>,</w:t>
      </w:r>
      <w:r w:rsidR="00177232">
        <w:t xml:space="preserve"> and application to a subset of the cores from the </w:t>
      </w:r>
      <w:proofErr w:type="spellStart"/>
      <w:r w:rsidR="00321529">
        <w:t>Kanjera</w:t>
      </w:r>
      <w:proofErr w:type="spellEnd"/>
      <w:r w:rsidR="00321529">
        <w:t xml:space="preserve"> South</w:t>
      </w:r>
      <w:r w:rsidR="00177232">
        <w:t xml:space="preserve"> assemblage suggests that the model is generally applicable to the broader </w:t>
      </w:r>
      <w:proofErr w:type="spellStart"/>
      <w:r w:rsidR="00321529">
        <w:t>Kanjera</w:t>
      </w:r>
      <w:proofErr w:type="spellEnd"/>
      <w:r w:rsidR="00321529">
        <w:t xml:space="preserve"> South</w:t>
      </w:r>
      <w:r w:rsidR="00177232">
        <w:t xml:space="preserve">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w:t>
      </w:r>
      <w:proofErr w:type="gramStart"/>
      <w:r w:rsidR="008516AD">
        <w:t>are</w:t>
      </w:r>
      <w:proofErr w:type="gramEnd"/>
      <w:r w:rsidR="008516AD">
        <w:t xml:space="preserve"> outlined in Douglass et al. (2018), they are worth summarizing here.</w:t>
      </w:r>
    </w:p>
    <w:p w14:paraId="03302842" w14:textId="46470F8B" w:rsidR="004C3488" w:rsidRDefault="008516AD" w:rsidP="004C3488">
      <w:pPr>
        <w:pStyle w:val="BodyText"/>
        <w:spacing w:line="480" w:lineRule="auto"/>
        <w:ind w:firstLine="720"/>
      </w:pPr>
      <w:r>
        <w:t xml:space="preserve"> </w:t>
      </w:r>
      <w:r w:rsidR="00232C7D">
        <w:t xml:space="preserve">The </w:t>
      </w:r>
      <w:r w:rsidR="00232C7D" w:rsidRPr="002F2FA2">
        <w:rPr>
          <w:iCs/>
        </w:rPr>
        <w:t>number of flake scars</w:t>
      </w:r>
      <w:r w:rsidR="00232C7D">
        <w:t xml:space="preserve"> refers to the number of previous flake removals present on the core. The </w:t>
      </w:r>
      <w:r w:rsidR="00232C7D" w:rsidRPr="002F2FA2">
        <w:t>number of exploitation surfaces</w:t>
      </w:r>
      <w:r w:rsidR="00232C7D">
        <w:t xml:space="preserve"> refers to the number of areas of the core where flakes were removed </w:t>
      </w:r>
      <w:r w:rsidR="00232C7D">
        <w:lastRenderedPageBreak/>
        <w:t>along a similar axis. This variable is related to core rotation which is argued to increase as core reduction increases (</w:t>
      </w:r>
      <w:proofErr w:type="gramStart"/>
      <w:r w:rsidR="00232C7D">
        <w:t>e.g.</w:t>
      </w:r>
      <w:proofErr w:type="gramEnd"/>
      <w:r w:rsidR="00232C7D">
        <w:t> </w:t>
      </w:r>
      <w:proofErr w:type="spellStart"/>
      <w:r w:rsidR="00232C7D">
        <w:t>Delagnes</w:t>
      </w:r>
      <w:proofErr w:type="spellEnd"/>
      <w:r w:rsidR="00232C7D">
        <w:t xml:space="preserve">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 </w:t>
      </w:r>
      <w:r w:rsidR="0045684E">
        <w:t>T</w:t>
      </w:r>
      <w:r w:rsidR="00E23D01">
        <w:t>he proportion of cortex refers to percentage of surface area that is covered in cortex. As flakes are removed from the core</w:t>
      </w:r>
      <w:r w:rsidR="00232C7D" w:rsidRPr="00FF2B7A">
        <w:t xml:space="preserve"> total proportion </w:t>
      </w:r>
      <w:r w:rsidR="00E23D01">
        <w:t xml:space="preserve">of cortex remaining on core’s surface </w:t>
      </w:r>
      <w:r w:rsidR="00232C7D" w:rsidRPr="00FF2B7A">
        <w:t>diminish</w:t>
      </w:r>
      <w:r w:rsidR="00E23D01">
        <w:t>es</w:t>
      </w:r>
      <w:r w:rsidR="00232C7D" w:rsidRPr="00FF2B7A">
        <w:t xml:space="preserve"> during reduction</w:t>
      </w:r>
      <w:r w:rsidR="00232C7D">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increasingly difficult to detach a flake </w:t>
      </w:r>
      <w:r w:rsidR="00E23D01">
        <w:fldChar w:fldCharType="begin"/>
      </w:r>
      <w:r w:rsidR="00321529">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2D00DE99" w14:textId="066AB3D4" w:rsidR="004C3488" w:rsidRPr="004C3488" w:rsidRDefault="004C3488" w:rsidP="004C3488">
      <w:pPr>
        <w:pStyle w:val="BodyText"/>
        <w:spacing w:line="480" w:lineRule="auto"/>
        <w:ind w:firstLine="720"/>
        <w:jc w:val="center"/>
        <w:rPr>
          <w:b/>
          <w:bCs/>
          <w:i/>
          <w:iCs/>
        </w:rPr>
      </w:pPr>
      <w:r w:rsidRPr="004C3488">
        <w:rPr>
          <w:b/>
          <w:bCs/>
          <w:i/>
          <w:iCs/>
        </w:rPr>
        <w:t>Insert Table 3</w:t>
      </w:r>
    </w:p>
    <w:p w14:paraId="6A74E466" w14:textId="6682F2F7" w:rsidR="001A42AA" w:rsidRDefault="006F7FF8" w:rsidP="002F2FA2">
      <w:pPr>
        <w:pStyle w:val="Heading2"/>
        <w:spacing w:before="180" w:after="180" w:line="480" w:lineRule="auto"/>
      </w:pPr>
      <w:bookmarkStart w:id="6" w:name="flake-sequence-estimates"/>
      <w:r>
        <w:t xml:space="preserve">2.2.  </w:t>
      </w:r>
      <w:r w:rsidR="00232C7D">
        <w:t>Flake Sequence Estimates</w:t>
      </w:r>
      <w:bookmarkEnd w:id="6"/>
    </w:p>
    <w:p w14:paraId="2EDED3C1" w14:textId="130F463C"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t xml:space="preserve"> </w:t>
      </w:r>
      <w:r w:rsidR="00E23D01">
        <w:fldChar w:fldCharType="begin"/>
      </w:r>
      <w:r w:rsidR="00321529">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w:t>
      </w:r>
      <w:proofErr w:type="gramStart"/>
      <w:r w:rsidR="008516AD">
        <w:t>i.e.</w:t>
      </w:r>
      <w:proofErr w:type="gramEnd"/>
      <w:r w:rsidR="008516AD">
        <w:t xml:space="preserv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Toth types)</w:t>
      </w:r>
      <w:r w:rsidR="00232C7D">
        <w:t xml:space="preserve">, </w:t>
      </w:r>
      <w:r w:rsidR="008516AD">
        <w:t xml:space="preserve">based on the </w:t>
      </w:r>
      <w:r w:rsidR="00232C7D">
        <w:t>presence of cortex on a flake’s platform and</w:t>
      </w:r>
      <w:r w:rsidR="00A87C8E">
        <w:t>/or</w:t>
      </w:r>
      <w:r w:rsidR="00232C7D">
        <w:t xml:space="preserve"> dorsal surface (Toth</w:t>
      </w:r>
      <w:r w:rsidR="00D014A6">
        <w:t>,</w:t>
      </w:r>
      <w:r w:rsidR="00232C7D">
        <w:t xml:space="preserve"> 1985). </w:t>
      </w:r>
    </w:p>
    <w:p w14:paraId="216B0FB2" w14:textId="17406BD7" w:rsidR="001A42AA" w:rsidRDefault="00232C7D">
      <w:pPr>
        <w:pStyle w:val="FirstParagraph"/>
        <w:spacing w:line="480" w:lineRule="auto"/>
      </w:pPr>
      <w:r>
        <w:lastRenderedPageBreak/>
        <w:t xml:space="preserve">Here we follow </w:t>
      </w:r>
      <w:r w:rsidR="00EA125D">
        <w:t xml:space="preserve">Braun </w:t>
      </w:r>
      <w:r>
        <w:t xml:space="preserve">et al. (2008), </w:t>
      </w:r>
      <w:r w:rsidR="00EA125D">
        <w:t xml:space="preserve">which uses </w:t>
      </w:r>
      <w:r>
        <w:t>a multi-linear model to estimate flake sequence values. This methodology is specifically focused on understanding the approximate location of a flake within a reduction sequence. Unlike Toth’s fl</w:t>
      </w:r>
      <w:r w:rsidR="00315DB6">
        <w:t>ake types, that categorizes flakes into six stages</w:t>
      </w:r>
      <w:r>
        <w:t xml:space="preserve">,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321529">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These variables are then used by the predictive model to estimate the flake sequence number. Flake sequence estimates have a maximum error between +/- 8 sequences</w:t>
      </w:r>
      <w:r w:rsidR="00315DB6">
        <w:t xml:space="preserve"> </w:t>
      </w:r>
      <w:r w:rsidR="00315DB6">
        <w:fldChar w:fldCharType="begin"/>
      </w:r>
      <w:r w:rsidR="00321529">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fldChar w:fldCharType="separate"/>
      </w:r>
      <w:r w:rsidR="00315DB6" w:rsidRPr="00315DB6">
        <w:rPr>
          <w:rFonts w:cs="Times New Roman"/>
        </w:rPr>
        <w:t>(Braun et al., 2008c)</w:t>
      </w:r>
      <w:r w:rsidR="00315DB6">
        <w:fldChar w:fldCharType="end"/>
      </w:r>
      <w:r>
        <w:t xml:space="preserve">. </w:t>
      </w:r>
      <w:r w:rsidR="00E23D01">
        <w:t>Despite th</w:t>
      </w:r>
      <w:r w:rsidR="000A3860">
        <w:t>is</w:t>
      </w:r>
      <w:r w:rsidR="00E23D01">
        <w:t xml:space="preserve"> error</w:t>
      </w:r>
      <w:r>
        <w:t xml:space="preserve">, an application of the method to refitting sequences from the </w:t>
      </w:r>
      <w:proofErr w:type="spellStart"/>
      <w:r>
        <w:t>Koobi</w:t>
      </w:r>
      <w:proofErr w:type="spellEnd"/>
      <w:r>
        <w:t xml:space="preserve"> Fora </w:t>
      </w:r>
      <w:r w:rsidR="00A87C8E">
        <w:t>F</w:t>
      </w:r>
      <w:r>
        <w:t>ormation showed it always places flakes in their relative order</w:t>
      </w:r>
      <w:r w:rsidR="00AE1146">
        <w:t xml:space="preserve"> </w:t>
      </w:r>
      <w:r w:rsidR="00AE1146">
        <w:fldChar w:fldCharType="begin"/>
      </w:r>
      <w:r w:rsidR="00321529">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7" w:name="edge-to-mass-ratios"/>
      <w:r>
        <w:t xml:space="preserve">2.3.  </w:t>
      </w:r>
      <w:r w:rsidR="00232C7D">
        <w:t>Edge to mass ratio</w:t>
      </w:r>
      <w:bookmarkEnd w:id="7"/>
    </w:p>
    <w:p w14:paraId="3347D2C5" w14:textId="50B9179B" w:rsidR="009334A4" w:rsidRDefault="00232C7D" w:rsidP="00C05D02">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t xml:space="preserve"> </w:t>
      </w:r>
      <w:r w:rsidR="00E23D01">
        <w:fldChar w:fldCharType="begin"/>
      </w:r>
      <w:r w:rsidR="00321529">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r w:rsidR="00E23D01">
        <w:t xml:space="preserve">. </w:t>
      </w:r>
      <w:r>
        <w:t>Here we use a measure of edge that is based on tracing the edge of whole flakes</w:t>
      </w:r>
      <w:r w:rsidR="00A87C8E">
        <w:t xml:space="preserve"> from digital images</w:t>
      </w:r>
      <w:r>
        <w:t xml:space="preserve"> (Braun and Harris</w:t>
      </w:r>
      <w:r w:rsidR="00D014A6">
        <w:t>,</w:t>
      </w:r>
      <w:r>
        <w:t xml:space="preserve"> 200</w:t>
      </w:r>
      <w:r w:rsidR="00610656">
        <w:t>3</w:t>
      </w:r>
      <w:r>
        <w:t>).</w:t>
      </w:r>
      <w:r w:rsidR="00EA125D">
        <w:t xml:space="preserve"> </w:t>
      </w:r>
      <w:r>
        <w:t>To calculate efficiency this edge estimate is divided by the logarithmic transformation of mass</w:t>
      </w:r>
      <w:r w:rsidR="004C3488">
        <w:t xml:space="preserve"> </w:t>
      </w:r>
      <w:r w:rsidR="004C3488">
        <w:fldChar w:fldCharType="begin"/>
      </w:r>
      <w:r w:rsidR="00321529">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fldChar w:fldCharType="separate"/>
      </w:r>
      <w:r w:rsidR="004C3488">
        <w:rPr>
          <w:noProof/>
        </w:rPr>
        <w:t>(Braun and Harris, 2003)</w:t>
      </w:r>
      <w:r w:rsidR="004C3488">
        <w:fldChar w:fldCharType="end"/>
      </w:r>
      <w:r>
        <w:t xml:space="preserve">. </w:t>
      </w:r>
      <w:r w:rsidR="00A87C8E">
        <w:t>T</w:t>
      </w:r>
      <w:r>
        <w:t>his transformation</w:t>
      </w:r>
      <w:r w:rsidR="00A87C8E">
        <w:t xml:space="preserve"> is important when calculating th</w:t>
      </w:r>
      <w:r w:rsidR="00610656">
        <w:t>is</w:t>
      </w:r>
      <w:r w:rsidR="00A87C8E">
        <w:t xml:space="preserve"> ratio </w:t>
      </w:r>
      <w:r w:rsidR="00610656">
        <w:t>since m</w:t>
      </w:r>
      <w:r w:rsidR="00A87C8E">
        <w:t xml:space="preserve">ass </w:t>
      </w:r>
      <w:r>
        <w:t>increases in three dimensions (</w:t>
      </w:r>
      <w:proofErr w:type="gramStart"/>
      <w:r>
        <w:t>i.e.</w:t>
      </w:r>
      <w:proofErr w:type="gramEnd"/>
      <w:r>
        <w:t xml:space="preserve"> volumetrically) and the edge of a flake increases in two dimensions. </w:t>
      </w:r>
      <w:r w:rsidR="00610656">
        <w:t>Thus, t</w:t>
      </w:r>
      <w:r>
        <w:t>he logarithmic transformation of mass prevents distortions of this ratio that are the result of general size parameters</w:t>
      </w:r>
      <w:r w:rsidR="00A87C8E">
        <w:t xml:space="preserve"> (</w:t>
      </w:r>
      <w:proofErr w:type="gramStart"/>
      <w:r w:rsidR="00A87C8E">
        <w:t>i.e.</w:t>
      </w:r>
      <w:proofErr w:type="gramEnd"/>
      <w:r w:rsidR="00A87C8E">
        <w:t xml:space="preserve"> allometry)</w:t>
      </w:r>
      <w:r>
        <w:t xml:space="preserve">. For example, very small flakes have relatively high edge for a given amount of mass, but this is not always the most efficient way to produce the greatest amount of edge relative to volume </w:t>
      </w:r>
      <w:r w:rsidR="004C3488">
        <w:t>[</w:t>
      </w:r>
      <w:r>
        <w:t>e.g. see discussions on this topic in</w:t>
      </w:r>
      <w:r w:rsidR="004C3488">
        <w:t xml:space="preserve"> Kuhn </w:t>
      </w:r>
      <w:r w:rsidR="004C3488">
        <w:fldChar w:fldCharType="begin"/>
      </w:r>
      <w:r w:rsidR="00321529">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fldChar w:fldCharType="separate"/>
      </w:r>
      <w:r w:rsidR="004C3488">
        <w:rPr>
          <w:noProof/>
        </w:rPr>
        <w:t>(1990)</w:t>
      </w:r>
      <w:r w:rsidR="004C3488">
        <w:fldChar w:fldCharType="end"/>
      </w:r>
      <w:r w:rsidR="004C3488">
        <w:t>]</w:t>
      </w:r>
      <w:r>
        <w:t xml:space="preserve">. Flakes that have high </w:t>
      </w:r>
      <w:r>
        <w:lastRenderedPageBreak/>
        <w:t>amounts of edged relative to their mass tend to be relatively thin flakes, and there is the possibility that the efficiency of these tools is limited by their capabilities to complete certain tasks (</w:t>
      </w:r>
      <w:proofErr w:type="gramStart"/>
      <w:r>
        <w:t>e.g.</w:t>
      </w:r>
      <w:proofErr w:type="gramEnd"/>
      <w:r>
        <w:t> ta</w:t>
      </w:r>
      <w:r w:rsidR="00A87C8E">
        <w:t>s</w:t>
      </w:r>
      <w:r>
        <w:t>ks that require intensive use of edges such as hide scraping may not be feasible with relatively thin flakes). Here we calculate the edge to mass ratio of flakes within raw material categories.</w:t>
      </w:r>
      <w:r w:rsidR="004936C6">
        <w:t xml:space="preserve"> These values can then be studied according to raw material type and provenance</w:t>
      </w:r>
      <w:r w:rsidR="00C05D02">
        <w:t xml:space="preserve"> as </w:t>
      </w:r>
      <w:r>
        <w:t>aggregate measures are likely more reflective of the generalized pattern of efficiency in tool production over time.</w:t>
      </w:r>
    </w:p>
    <w:p w14:paraId="315CB408" w14:textId="77777777" w:rsidR="009A6EFE" w:rsidRPr="009A6EFE" w:rsidRDefault="009A6EFE" w:rsidP="009A6EFE">
      <w:pPr>
        <w:pStyle w:val="BodyText"/>
      </w:pPr>
    </w:p>
    <w:p w14:paraId="23AEB425" w14:textId="3722C0EC" w:rsidR="00C05D02" w:rsidRDefault="00C05D02" w:rsidP="00C05D02">
      <w:pPr>
        <w:pStyle w:val="BodyText"/>
        <w:spacing w:before="0" w:after="0" w:line="480" w:lineRule="auto"/>
        <w:rPr>
          <w:i/>
          <w:iCs/>
        </w:rPr>
      </w:pPr>
      <w:r>
        <w:t xml:space="preserve">2.4 </w:t>
      </w:r>
      <w:r w:rsidRPr="009A6EFE">
        <w:rPr>
          <w:i/>
          <w:iCs/>
        </w:rPr>
        <w:t>Statistical</w:t>
      </w:r>
      <w:r w:rsidR="000C6ED3" w:rsidRPr="002F2FA2">
        <w:rPr>
          <w:i/>
          <w:iCs/>
        </w:rPr>
        <w:t xml:space="preserve"> c</w:t>
      </w:r>
      <w:r w:rsidR="005104C7" w:rsidRPr="002F2FA2">
        <w:rPr>
          <w:i/>
          <w:iCs/>
        </w:rPr>
        <w:t>ompar</w:t>
      </w:r>
      <w:r w:rsidR="00BB4C39" w:rsidRPr="002F2FA2">
        <w:rPr>
          <w:i/>
          <w:iCs/>
        </w:rPr>
        <w:t>isons</w:t>
      </w:r>
    </w:p>
    <w:p w14:paraId="4B4FF04E" w14:textId="77777777" w:rsidR="009A6EFE" w:rsidRPr="00C05D02" w:rsidRDefault="009A6EFE" w:rsidP="00C05D02">
      <w:pPr>
        <w:pStyle w:val="BodyText"/>
        <w:spacing w:before="0" w:after="0" w:line="480" w:lineRule="auto"/>
        <w:rPr>
          <w:i/>
          <w:iCs/>
        </w:rPr>
      </w:pPr>
    </w:p>
    <w:p w14:paraId="57210DC8" w14:textId="0CF18DD9" w:rsidR="00EA125D" w:rsidRPr="00FF2B7A" w:rsidRDefault="005C4CF2" w:rsidP="00C05D02">
      <w:pPr>
        <w:pStyle w:val="BodyText"/>
        <w:spacing w:before="0" w:after="0" w:line="480" w:lineRule="auto"/>
        <w:ind w:firstLine="0"/>
      </w:pPr>
      <w:r w:rsidRPr="002F2FA2">
        <w:rPr>
          <w:sz w:val="24"/>
        </w:rPr>
        <w:tab/>
      </w:r>
      <w:r w:rsidRPr="009334A4">
        <w:rPr>
          <w:szCs w:val="22"/>
        </w:rPr>
        <w:t>The following</w:t>
      </w:r>
      <w:r w:rsidR="00033558">
        <w:rPr>
          <w:szCs w:val="22"/>
        </w:rPr>
        <w:t xml:space="preserve"> statistical</w:t>
      </w:r>
      <w:r w:rsidRPr="009334A4">
        <w:rPr>
          <w:szCs w:val="22"/>
        </w:rPr>
        <w:t xml:space="preserve"> comparisons were made to elucidate the broader land-use strategy of the </w:t>
      </w:r>
      <w:proofErr w:type="spellStart"/>
      <w:r w:rsidR="00321529">
        <w:rPr>
          <w:szCs w:val="22"/>
        </w:rPr>
        <w:t>Kanjera</w:t>
      </w:r>
      <w:proofErr w:type="spellEnd"/>
      <w:r w:rsidR="00321529">
        <w:rPr>
          <w:szCs w:val="22"/>
        </w:rPr>
        <w:t xml:space="preserve"> South</w:t>
      </w:r>
      <w:r w:rsidRPr="009334A4">
        <w:rPr>
          <w:szCs w:val="22"/>
        </w:rPr>
        <w:t xml:space="preserve"> hominins</w:t>
      </w:r>
      <w:r w:rsidR="00610656">
        <w:rPr>
          <w:szCs w:val="22"/>
        </w:rPr>
        <w:t>.</w:t>
      </w:r>
      <w:r w:rsidR="00033558">
        <w:rPr>
          <w:szCs w:val="22"/>
        </w:rPr>
        <w:t xml:space="preserve"> </w:t>
      </w:r>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r w:rsidR="00610656">
        <w:rPr>
          <w:szCs w:val="22"/>
        </w:rPr>
        <w:t xml:space="preserve"> </w:t>
      </w:r>
      <w:r w:rsidR="000C6ED3" w:rsidRPr="009334A4">
        <w:rPr>
          <w:szCs w:val="22"/>
        </w:rPr>
        <w:t>flake sequence values</w:t>
      </w:r>
      <w:r w:rsidR="001E3ACC">
        <w:rPr>
          <w:szCs w:val="22"/>
        </w:rPr>
        <w:t>, and edge to mass ratio</w:t>
      </w:r>
      <w:r w:rsidR="00F47FC7">
        <w:rPr>
          <w:szCs w:val="22"/>
        </w:rPr>
        <w:t>,</w:t>
      </w:r>
      <w:r w:rsidR="001E3ACC">
        <w:rPr>
          <w:szCs w:val="22"/>
        </w:rPr>
        <w:t xml:space="preserve"> values</w:t>
      </w:r>
      <w:r w:rsidRPr="009334A4">
        <w:rPr>
          <w:szCs w:val="22"/>
        </w:rPr>
        <w:t xml:space="preserve"> were compared according to raw material </w:t>
      </w:r>
      <w:r w:rsidR="00610656">
        <w:rPr>
          <w:szCs w:val="22"/>
        </w:rPr>
        <w:t>provenience (</w:t>
      </w:r>
      <w:proofErr w:type="gramStart"/>
      <w:r w:rsidR="00F47FC7">
        <w:rPr>
          <w:szCs w:val="22"/>
        </w:rPr>
        <w:t>i</w:t>
      </w:r>
      <w:r w:rsidR="00610656">
        <w:rPr>
          <w:szCs w:val="22"/>
        </w:rPr>
        <w:t>.e.</w:t>
      </w:r>
      <w:proofErr w:type="gramEnd"/>
      <w:r w:rsidR="00610656">
        <w:rPr>
          <w:szCs w:val="22"/>
        </w:rPr>
        <w:t xml:space="preserve"> local versus exotic).</w:t>
      </w:r>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r w:rsidR="00610656">
        <w:rPr>
          <w:szCs w:val="22"/>
        </w:rPr>
        <w:t xml:space="preserve">Mann-Whitney U test as our data are not normally distributed </w:t>
      </w:r>
      <w:r w:rsidR="00E04D41">
        <w:rPr>
          <w:szCs w:val="22"/>
        </w:rPr>
        <w:t>and</w:t>
      </w:r>
      <w:r w:rsidR="00F47FC7">
        <w:rPr>
          <w:szCs w:val="22"/>
        </w:rPr>
        <w:t xml:space="preserve"> </w:t>
      </w:r>
      <w:r w:rsidR="00CE2529" w:rsidRPr="009334A4">
        <w:rPr>
          <w:szCs w:val="22"/>
        </w:rPr>
        <w:t xml:space="preserve">significant 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321529">
        <w:rPr>
          <w:szCs w:val="22"/>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r w:rsidR="00CE2529" w:rsidRPr="009334A4">
        <w:rPr>
          <w:szCs w:val="22"/>
        </w:rPr>
        <w:t xml:space="preserve">To </w:t>
      </w:r>
      <w:r w:rsidR="00C05D02">
        <w:rPr>
          <w:szCs w:val="22"/>
        </w:rPr>
        <w:t>determine</w:t>
      </w:r>
      <w:r w:rsidR="00C05D02" w:rsidRPr="009334A4">
        <w:rPr>
          <w:szCs w:val="22"/>
        </w:rPr>
        <w:t xml:space="preserve"> </w:t>
      </w:r>
      <w:r w:rsidR="00CE2529" w:rsidRPr="009334A4">
        <w:rPr>
          <w:szCs w:val="22"/>
        </w:rPr>
        <w:t xml:space="preserve">whether </w:t>
      </w:r>
      <w:r w:rsidR="00C05D02">
        <w:rPr>
          <w:szCs w:val="22"/>
        </w:rPr>
        <w:t xml:space="preserve">there is relationship between </w:t>
      </w:r>
      <w:r w:rsidR="00033558">
        <w:rPr>
          <w:szCs w:val="22"/>
        </w:rPr>
        <w:t xml:space="preserve">raw material </w:t>
      </w:r>
      <w:r w:rsidR="00F47FC7">
        <w:rPr>
          <w:szCs w:val="22"/>
        </w:rPr>
        <w:t>provenance</w:t>
      </w:r>
      <w:r w:rsidR="00033558">
        <w:rPr>
          <w:szCs w:val="22"/>
        </w:rPr>
        <w:t xml:space="preserve"> </w:t>
      </w:r>
      <w:r w:rsidR="00C05D02">
        <w:rPr>
          <w:szCs w:val="22"/>
        </w:rPr>
        <w:t>and the</w:t>
      </w:r>
      <w:r w:rsidR="00CE2529" w:rsidRPr="009334A4">
        <w:rPr>
          <w:szCs w:val="22"/>
        </w:rPr>
        <w:t xml:space="preserve"> core reduction strategies employed at </w:t>
      </w:r>
      <w:proofErr w:type="spellStart"/>
      <w:r w:rsidR="00321529">
        <w:rPr>
          <w:szCs w:val="22"/>
        </w:rPr>
        <w:t>Kanjera</w:t>
      </w:r>
      <w:proofErr w:type="spellEnd"/>
      <w:r w:rsidR="00321529">
        <w:rPr>
          <w:szCs w:val="22"/>
        </w:rPr>
        <w:t xml:space="preserve">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r w:rsidR="00033558">
        <w:rPr>
          <w:szCs w:val="22"/>
        </w:rPr>
        <w:t>frequency</w:t>
      </w:r>
      <w:r w:rsidR="00033558" w:rsidRPr="009334A4">
        <w:rPr>
          <w:szCs w:val="22"/>
        </w:rPr>
        <w:t xml:space="preserve"> </w:t>
      </w:r>
      <w:r w:rsidR="00CE2529" w:rsidRPr="009334A4">
        <w:rPr>
          <w:szCs w:val="22"/>
        </w:rPr>
        <w:t xml:space="preserve">of </w:t>
      </w:r>
      <w:r w:rsidR="00033558">
        <w:rPr>
          <w:szCs w:val="22"/>
        </w:rPr>
        <w:t xml:space="preserve">idealized free hand </w:t>
      </w:r>
      <w:r w:rsidR="00CE2529" w:rsidRPr="009334A4">
        <w:rPr>
          <w:szCs w:val="22"/>
        </w:rPr>
        <w:t>reduction types</w:t>
      </w:r>
      <w:r w:rsidR="00033558">
        <w:rPr>
          <w:szCs w:val="22"/>
        </w:rPr>
        <w:t xml:space="preserve"> </w:t>
      </w:r>
      <w:r w:rsidR="00F47FC7">
        <w:rPr>
          <w:szCs w:val="22"/>
        </w:rPr>
        <w:t>was</w:t>
      </w:r>
      <w:r w:rsidR="00F47FC7" w:rsidRPr="009334A4">
        <w:rPr>
          <w:szCs w:val="22"/>
        </w:rPr>
        <w:t xml:space="preserve"> </w:t>
      </w:r>
      <w:r w:rsidR="00CE2529" w:rsidRPr="009334A4">
        <w:rPr>
          <w:szCs w:val="22"/>
        </w:rPr>
        <w:t>compared by raw material type</w:t>
      </w:r>
      <w:r w:rsidR="00864C4C">
        <w:rPr>
          <w:szCs w:val="22"/>
        </w:rPr>
        <w:t>.</w:t>
      </w:r>
      <w:r w:rsidR="00C05D02">
        <w:rPr>
          <w:szCs w:val="22"/>
        </w:rPr>
        <w:t xml:space="preserve"> Since </w:t>
      </w:r>
      <w:r w:rsidR="009A6EFE">
        <w:rPr>
          <w:szCs w:val="22"/>
        </w:rPr>
        <w:t xml:space="preserve">some of the reduction strategies are represented by 4 or fewer cores </w:t>
      </w:r>
      <w:r w:rsidR="00C05D02">
        <w:rPr>
          <w:szCs w:val="22"/>
        </w:rPr>
        <w:t>a</w:t>
      </w:r>
      <w:r w:rsidR="00CE2529" w:rsidRPr="009334A4">
        <w:rPr>
          <w:szCs w:val="22"/>
        </w:rPr>
        <w:t xml:space="preserve"> </w:t>
      </w:r>
      <w:r w:rsidR="00033558">
        <w:rPr>
          <w:szCs w:val="22"/>
        </w:rPr>
        <w:t>Fishers exact</w:t>
      </w:r>
      <w:r w:rsidR="00CE2529" w:rsidRPr="009334A4">
        <w:rPr>
          <w:szCs w:val="22"/>
        </w:rPr>
        <w:t xml:space="preserve"> test was used to test the significance of these differences</w:t>
      </w:r>
      <w:r w:rsidR="00864C4C">
        <w:rPr>
          <w:szCs w:val="22"/>
        </w:rPr>
        <w:t xml:space="preserve"> </w:t>
      </w:r>
      <w:r w:rsidR="00864C4C">
        <w:rPr>
          <w:szCs w:val="22"/>
        </w:rPr>
        <w:fldChar w:fldCharType="begin"/>
      </w:r>
      <w:r w:rsidR="00321529">
        <w:rPr>
          <w:szCs w:val="22"/>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Pr>
          <w:szCs w:val="22"/>
        </w:rPr>
        <w:fldChar w:fldCharType="separate"/>
      </w:r>
      <w:r w:rsidR="00864C4C" w:rsidRPr="00864C4C">
        <w:rPr>
          <w:rFonts w:cs="Times New Roman"/>
        </w:rPr>
        <w:t>(Gotelli and Ellison, 2013)</w:t>
      </w:r>
      <w:r w:rsidR="00864C4C">
        <w:rPr>
          <w:szCs w:val="22"/>
        </w:rPr>
        <w:fldChar w:fldCharType="end"/>
      </w:r>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type. A Kruskal-</w:t>
      </w:r>
      <w:r w:rsidR="00E04D41">
        <w:rPr>
          <w:szCs w:val="22"/>
        </w:rPr>
        <w:t>W</w:t>
      </w:r>
      <w:r w:rsidR="00CE2529" w:rsidRPr="009334A4">
        <w:rPr>
          <w:szCs w:val="22"/>
        </w:rPr>
        <w:t xml:space="preserve">allis was used to assess the significance of these differences.  </w:t>
      </w:r>
    </w:p>
    <w:p w14:paraId="0C91A931" w14:textId="3E3D2B98" w:rsidR="001A42AA" w:rsidRDefault="006F7FF8" w:rsidP="000A3860">
      <w:pPr>
        <w:pStyle w:val="Heading1"/>
      </w:pPr>
      <w:bookmarkStart w:id="8" w:name="results"/>
      <w:r>
        <w:lastRenderedPageBreak/>
        <w:t xml:space="preserve">3. </w:t>
      </w:r>
      <w:r w:rsidR="00232C7D">
        <w:t>Results</w:t>
      </w:r>
      <w:bookmarkEnd w:id="8"/>
    </w:p>
    <w:p w14:paraId="4B1479CB" w14:textId="39412424" w:rsidR="001A42AA" w:rsidRDefault="006F7FF8" w:rsidP="002F2FA2">
      <w:pPr>
        <w:pStyle w:val="Heading2"/>
        <w:spacing w:before="180" w:after="180" w:line="480" w:lineRule="auto"/>
      </w:pPr>
      <w:bookmarkStart w:id="9" w:name="core-utilization"/>
      <w:r>
        <w:t xml:space="preserve">3.1.  </w:t>
      </w:r>
      <w:r w:rsidR="00232C7D">
        <w:t>Core Utilization</w:t>
      </w:r>
      <w:bookmarkEnd w:id="9"/>
    </w:p>
    <w:p w14:paraId="3CACA7BC" w14:textId="661EA88D" w:rsidR="001A42AA" w:rsidRDefault="00232C7D" w:rsidP="00C05D02">
      <w:pPr>
        <w:pStyle w:val="FirstParagraph"/>
        <w:spacing w:line="480" w:lineRule="auto"/>
      </w:pPr>
      <w:r>
        <w:t xml:space="preserve">Core reduction intensity estimates reveal a wide range of variation in the amount of mass removed from the cores at </w:t>
      </w:r>
      <w:proofErr w:type="spellStart"/>
      <w:r w:rsidR="00321529">
        <w:t>Kanjera</w:t>
      </w:r>
      <w:proofErr w:type="spellEnd"/>
      <w:r w:rsidR="00321529">
        <w:t xml:space="preserve"> South</w:t>
      </w:r>
      <w:r>
        <w:t>. Some cores were minimally utilized whereas others were reduced as much as 95% of their original mass.</w:t>
      </w:r>
      <w:r w:rsidR="00C05D02">
        <w:t xml:space="preserve"> While there are some differences in the level of reduction between individual raw material types, the primary </w:t>
      </w:r>
      <w:r w:rsidR="00033558">
        <w:t xml:space="preserve">differences are </w:t>
      </w:r>
      <w:r>
        <w:t>driven by raw material provenance</w:t>
      </w:r>
      <w:r w:rsidR="009645FA">
        <w:t xml:space="preserve"> (Fig. 3)</w:t>
      </w:r>
      <w:r>
        <w:t>. Cores produced on raw material types that originate from more distant sources (</w:t>
      </w:r>
      <w:proofErr w:type="spellStart"/>
      <w:r>
        <w:t>BBa</w:t>
      </w:r>
      <w:proofErr w:type="spellEnd"/>
      <w:r>
        <w:t xml:space="preserve">, </w:t>
      </w:r>
      <w:proofErr w:type="spellStart"/>
      <w:r>
        <w:t>BFe</w:t>
      </w:r>
      <w:proofErr w:type="spellEnd"/>
      <w:r>
        <w:t xml:space="preserve">, </w:t>
      </w:r>
      <w:proofErr w:type="spellStart"/>
      <w:r>
        <w:t>BQu</w:t>
      </w:r>
      <w:proofErr w:type="spellEnd"/>
      <w:r>
        <w:t xml:space="preserve">, </w:t>
      </w:r>
      <w:proofErr w:type="spellStart"/>
      <w:r>
        <w:t>NyR</w:t>
      </w:r>
      <w:proofErr w:type="spellEnd"/>
      <w:r>
        <w:t xml:space="preserve">, and </w:t>
      </w:r>
      <w:proofErr w:type="spellStart"/>
      <w:r>
        <w:t>OGr</w:t>
      </w:r>
      <w:proofErr w:type="spellEnd"/>
      <w:r>
        <w:t>) are on average more substantially reduced than those that occur locally (</w:t>
      </w:r>
      <w:proofErr w:type="spellStart"/>
      <w:r>
        <w:t>FNy</w:t>
      </w:r>
      <w:proofErr w:type="spellEnd"/>
      <w:r>
        <w:t xml:space="preserve">, </w:t>
      </w:r>
      <w:proofErr w:type="spellStart"/>
      <w:r>
        <w:t>HPh</w:t>
      </w:r>
      <w:proofErr w:type="spellEnd"/>
      <w:r>
        <w:t xml:space="preserve">, </w:t>
      </w:r>
      <w:proofErr w:type="spellStart"/>
      <w:r>
        <w:t>HLi</w:t>
      </w:r>
      <w:proofErr w:type="spellEnd"/>
      <w:r>
        <w:t>) (</w:t>
      </w:r>
      <w:r w:rsidR="009645FA">
        <w:t xml:space="preserve">(Mann Whitney U, W=5584.5, </w:t>
      </w:r>
      <w:proofErr w:type="gramStart"/>
      <w:r w:rsidR="009645FA" w:rsidRPr="002F2FA2">
        <w:rPr>
          <w:i/>
          <w:iCs/>
        </w:rPr>
        <w:t>p</w:t>
      </w:r>
      <w:r w:rsidR="009645FA">
        <w:t xml:space="preserve">  &lt;</w:t>
      </w:r>
      <w:proofErr w:type="gramEnd"/>
      <w:r w:rsidR="009645FA">
        <w:t xml:space="preserve"> 0.0001</w:t>
      </w:r>
      <w:r w:rsidR="006F7FF8">
        <w:t xml:space="preserve">; </w:t>
      </w:r>
      <w:r>
        <w:t>Fig</w:t>
      </w:r>
      <w:r w:rsidR="006F7FF8">
        <w:t xml:space="preserve">. </w:t>
      </w:r>
      <w:r w:rsidR="009A6EFE">
        <w:t>3</w:t>
      </w:r>
      <w:r>
        <w:t>).</w:t>
      </w:r>
    </w:p>
    <w:p w14:paraId="46ABAEBD" w14:textId="023BC9F4"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3</w:t>
      </w:r>
    </w:p>
    <w:p w14:paraId="23B93BDB" w14:textId="52706F96" w:rsidR="001A42AA" w:rsidRDefault="00C05D02" w:rsidP="00AE7E23">
      <w:pPr>
        <w:pStyle w:val="BodyText"/>
        <w:spacing w:line="480" w:lineRule="auto"/>
        <w:ind w:firstLine="0"/>
      </w:pPr>
      <w:r>
        <w:t xml:space="preserve">This pattern of core utilization is also reflected in the flake assemblages. </w:t>
      </w:r>
      <w:r w:rsidR="00232C7D">
        <w:t xml:space="preserve">Flake sequence values range from the first flakes off the core to the 30th flake in the sequence. </w:t>
      </w:r>
      <w:r w:rsidR="00232C7D" w:rsidRPr="00C05D02">
        <w:t xml:space="preserve">The largest differences are, again, between rock types </w:t>
      </w:r>
      <w:r w:rsidR="00232C7D">
        <w:t>derived from more distant sources and those found locally</w:t>
      </w:r>
      <w:r w:rsidR="009645FA">
        <w:t xml:space="preserve"> (</w:t>
      </w:r>
      <w:r>
        <w:t xml:space="preserve">Fig. </w:t>
      </w:r>
      <w:r w:rsidR="009A6EFE">
        <w:t>4</w:t>
      </w:r>
      <w:r>
        <w:t xml:space="preserve">, </w:t>
      </w:r>
      <w:r w:rsidR="009645FA">
        <w:t xml:space="preserve">Mann Whitney U, W=331052, </w:t>
      </w:r>
      <w:proofErr w:type="gramStart"/>
      <w:r w:rsidR="009645FA">
        <w:rPr>
          <w:i/>
          <w:iCs/>
        </w:rPr>
        <w:t>p  &lt;</w:t>
      </w:r>
      <w:proofErr w:type="gramEnd"/>
      <w:r w:rsidR="009645FA">
        <w:rPr>
          <w:i/>
          <w:iCs/>
        </w:rPr>
        <w:t xml:space="preserve"> .0001)</w:t>
      </w:r>
      <w:r w:rsidR="00232C7D">
        <w:t xml:space="preserve">. Flakes produced on rock types from more distant raw material sources are from later in the reduction sequence, while flakes </w:t>
      </w:r>
      <w:r w:rsidR="009645FA">
        <w:t xml:space="preserve">produced on </w:t>
      </w:r>
      <w:r w:rsidR="005B6D5B">
        <w:t xml:space="preserve">raw materials that are available </w:t>
      </w:r>
      <w:r w:rsidR="00232C7D">
        <w:t>locally are from earlier stages of reduction</w:t>
      </w:r>
      <w:r w:rsidR="009645FA">
        <w:t xml:space="preserve"> (Fig. 4)</w:t>
      </w:r>
      <w:r w:rsidR="00232C7D">
        <w:t>.</w:t>
      </w:r>
      <w:r w:rsidR="009A6EFE">
        <w:t xml:space="preserve"> </w:t>
      </w:r>
      <w:r>
        <w:t xml:space="preserve">Interestingly, there is a striking amount of homogeneity in the distribution of flake sequence values associated with exotic or distant raw materials. With the exception of </w:t>
      </w:r>
      <w:proofErr w:type="spellStart"/>
      <w:r>
        <w:t>Bukoban</w:t>
      </w:r>
      <w:proofErr w:type="spellEnd"/>
      <w:r>
        <w:t xml:space="preserve"> </w:t>
      </w:r>
      <w:r w:rsidR="007F792F">
        <w:t>Felsite</w:t>
      </w:r>
      <w:commentRangeStart w:id="10"/>
      <w:commentRangeEnd w:id="10"/>
      <w:r w:rsidR="00853F50">
        <w:rPr>
          <w:rStyle w:val="CommentReference"/>
          <w:rFonts w:asciiTheme="minorHAnsi" w:hAnsiTheme="minorHAnsi"/>
        </w:rPr>
        <w:commentReference w:id="10"/>
      </w:r>
      <w:r>
        <w:t xml:space="preserve"> (</w:t>
      </w:r>
      <w:proofErr w:type="spellStart"/>
      <w:r>
        <w:t>BFe</w:t>
      </w:r>
      <w:proofErr w:type="spellEnd"/>
      <w:r>
        <w:t xml:space="preserve">), the inter-quartile range of flake sequence values are very similar from distant sources. Even though </w:t>
      </w:r>
      <w:proofErr w:type="spellStart"/>
      <w:r>
        <w:t>Bukoban</w:t>
      </w:r>
      <w:proofErr w:type="spellEnd"/>
      <w:r>
        <w:t xml:space="preserve"> </w:t>
      </w:r>
      <w:r w:rsidR="007F792F">
        <w:t>Felsite</w:t>
      </w:r>
      <w: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9645FA" w:rsidRPr="009A6EFE">
        <w:rPr>
          <w:b/>
          <w:bCs/>
          <w:i w:val="0"/>
          <w:iCs/>
        </w:rPr>
        <w:t>4</w:t>
      </w:r>
    </w:p>
    <w:p w14:paraId="1C664967" w14:textId="3B0AEADF" w:rsidR="001A42AA" w:rsidRDefault="00232C7D" w:rsidP="00864C4C">
      <w:pPr>
        <w:pStyle w:val="BodyText"/>
        <w:spacing w:line="480" w:lineRule="auto"/>
      </w:pPr>
      <w:r>
        <w:lastRenderedPageBreak/>
        <w:t>As previously reporte</w:t>
      </w:r>
      <w:r w:rsidR="009A6EFE">
        <w:t>d</w:t>
      </w:r>
      <w:r>
        <w:t xml:space="preserve">, the </w:t>
      </w:r>
      <w:proofErr w:type="spellStart"/>
      <w:r>
        <w:t>Kanjera</w:t>
      </w:r>
      <w:proofErr w:type="spellEnd"/>
      <w:r>
        <w:t xml:space="preserve"> core assemblage is comprised of a wide variety of technological types </w:t>
      </w:r>
      <w:r w:rsidR="00410B3B">
        <w:t xml:space="preserve">and </w:t>
      </w:r>
      <w:r>
        <w:t>core reduction strategies</w:t>
      </w:r>
      <w:r w:rsidR="009A6EFE">
        <w:t xml:space="preserve"> </w:t>
      </w:r>
      <w:r w:rsidR="009A6EFE">
        <w:fldChar w:fldCharType="begin"/>
      </w:r>
      <w:r w:rsidR="00321529">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fldChar w:fldCharType="separate"/>
      </w:r>
      <w:r w:rsidR="009A6EFE">
        <w:rPr>
          <w:noProof/>
        </w:rPr>
        <w:t>(Braun et al., 2009a)</w:t>
      </w:r>
      <w:r w:rsidR="009A6EFE">
        <w:fldChar w:fldCharType="end"/>
      </w:r>
      <w:r>
        <w:t xml:space="preserve">. The frequency of core reduction strategies present </w:t>
      </w:r>
      <w:r w:rsidR="00410B3B">
        <w:t xml:space="preserve">has </w:t>
      </w:r>
      <w:r>
        <w:t>a significant relationship with the raw material type (Fisher</w:t>
      </w:r>
      <w:r w:rsidR="0097278A">
        <w:t>’</w:t>
      </w:r>
      <w:r>
        <w:t xml:space="preserve">s exact test, </w:t>
      </w:r>
      <w:r w:rsidRPr="002F2FA2">
        <w:rPr>
          <w:i/>
          <w:iCs/>
        </w:rPr>
        <w:t>p</w:t>
      </w:r>
      <w:r>
        <w:t xml:space="preserve"> &lt; </w:t>
      </w:r>
      <w:r w:rsidR="006F7FF8">
        <w:t>0</w:t>
      </w:r>
      <w:r>
        <w:t xml:space="preserve">.001). Though unifacial and unidirectional reduction strategies are present in small frequencies, there is a greater representation of centripetal, bifacial and </w:t>
      </w:r>
      <w:proofErr w:type="spellStart"/>
      <w:r>
        <w:t>multifacial</w:t>
      </w:r>
      <w:proofErr w:type="spellEnd"/>
      <w:r>
        <w:t xml:space="preserve"> exploitation strategies in materials from more distant origins (Fig</w:t>
      </w:r>
      <w:r w:rsidR="006F7FF8">
        <w:t>.</w:t>
      </w:r>
      <w:r w:rsidR="003F0E20">
        <w:t xml:space="preserve"> </w:t>
      </w:r>
      <w:r w:rsidR="00DB483E">
        <w:t>5</w:t>
      </w:r>
      <w:r>
        <w:t xml:space="preserve">). On the other hand, local materials such as the </w:t>
      </w:r>
      <w:proofErr w:type="spellStart"/>
      <w:r>
        <w:t>Fenetized</w:t>
      </w:r>
      <w:proofErr w:type="spellEnd"/>
      <w:r>
        <w:t xml:space="preserve"> </w:t>
      </w:r>
      <w:proofErr w:type="spellStart"/>
      <w:r>
        <w:t>Nyanzian</w:t>
      </w:r>
      <w:proofErr w:type="spellEnd"/>
      <w:r>
        <w:t xml:space="preserve"> (</w:t>
      </w:r>
      <w:proofErr w:type="spellStart"/>
      <w:r>
        <w:t>FNy</w:t>
      </w:r>
      <w:proofErr w:type="spellEnd"/>
      <w:r>
        <w:t xml:space="preserve">) and </w:t>
      </w:r>
      <w:proofErr w:type="spellStart"/>
      <w:r>
        <w:t>Homa</w:t>
      </w:r>
      <w:proofErr w:type="spellEnd"/>
      <w:r>
        <w:t xml:space="preserve"> Phonolite (</w:t>
      </w:r>
      <w:proofErr w:type="spellStart"/>
      <w:r>
        <w:t>HPh</w:t>
      </w:r>
      <w:proofErr w:type="spellEnd"/>
      <w:r>
        <w:t>) are represented by greater number of unifacial or unidirectional core reduction strategies (Fig</w:t>
      </w:r>
      <w:r w:rsidR="006F7FF8">
        <w:t>.</w:t>
      </w:r>
      <w:r>
        <w:t xml:space="preserve"> </w:t>
      </w:r>
      <w:r w:rsidR="00DB483E">
        <w:t>5</w:t>
      </w:r>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r w:rsidR="00DB483E">
        <w:t>[</w:t>
      </w:r>
      <w:proofErr w:type="gramStart"/>
      <w:r w:rsidR="0097278A">
        <w:t>e.g.</w:t>
      </w:r>
      <w:proofErr w:type="gramEnd"/>
      <w:r w:rsidR="0097278A">
        <w:t xml:space="preserve"> </w:t>
      </w:r>
      <w:proofErr w:type="spellStart"/>
      <w:r>
        <w:t>Homa</w:t>
      </w:r>
      <w:proofErr w:type="spellEnd"/>
      <w:r>
        <w:t xml:space="preserve"> Limestone</w:t>
      </w:r>
      <w:r w:rsidR="00B32AB4">
        <w:t xml:space="preserve"> (</w:t>
      </w:r>
      <w:proofErr w:type="spellStart"/>
      <w:r w:rsidR="00B32AB4">
        <w:t>HLi</w:t>
      </w:r>
      <w:proofErr w:type="spellEnd"/>
      <w:r w:rsidR="00B32AB4">
        <w:t>)</w:t>
      </w:r>
      <w:r w:rsidR="00DB483E">
        <w:t>]</w:t>
      </w:r>
      <w:r w:rsidR="00B32AB4" w:rsidDel="00B32AB4">
        <w:t xml:space="preserve"> </w:t>
      </w:r>
      <w:r>
        <w:t xml:space="preserve">are often </w:t>
      </w:r>
      <w:proofErr w:type="spellStart"/>
      <w:r>
        <w:t>multifacially</w:t>
      </w:r>
      <w:proofErr w:type="spellEnd"/>
      <w:r>
        <w:t xml:space="preserve"> reduced. However, as addressed in the discussion</w:t>
      </w:r>
      <w:r w:rsidR="00410B3B">
        <w:t>,</w:t>
      </w:r>
      <w:r>
        <w:t xml:space="preserve"> this is likely related to the properties of the raw material itself</w:t>
      </w:r>
      <w:r w:rsidR="00B32AB4">
        <w:t xml:space="preserve"> </w:t>
      </w:r>
      <w:fldSimple w:instr=" ADDIN ZOTERO_TEMP ">
        <w:r w:rsidR="00B32AB4">
          <w:rPr>
            <w:noProof/>
          </w:rPr>
          <w:t>(Braun et al., 2009)</w:t>
        </w:r>
      </w:fldSimple>
      <w:r>
        <w:t>.</w:t>
      </w:r>
      <w:commentRangeStart w:id="11"/>
      <w:r w:rsidR="00B32AB4">
        <w:t>When the core reduction intensity values for each reduction strategy are considered,</w:t>
      </w:r>
      <w:r>
        <w:t xml:space="preserve"> </w:t>
      </w:r>
      <w:r w:rsidR="00B32AB4">
        <w:t>u</w:t>
      </w:r>
      <w:r>
        <w:t>nifacial and unipolar core</w:t>
      </w:r>
      <w:r w:rsidR="00410B3B">
        <w:t xml:space="preserve">s </w:t>
      </w:r>
      <w:r w:rsidR="009334A4">
        <w:t xml:space="preserve">are reduced less </w:t>
      </w:r>
      <w:r>
        <w:t xml:space="preserve">than bifacial, </w:t>
      </w:r>
      <w:proofErr w:type="spellStart"/>
      <w:r>
        <w:t>multifacial</w:t>
      </w:r>
      <w:proofErr w:type="spellEnd"/>
      <w:r>
        <w:t xml:space="preserve"> or polyhedral </w:t>
      </w:r>
      <w:r w:rsidR="00410B3B">
        <w:t xml:space="preserve">cores </w:t>
      </w:r>
      <w:commentRangeEnd w:id="11"/>
      <w:r w:rsidR="00410B3B">
        <w:rPr>
          <w:rStyle w:val="CommentReference"/>
          <w:rFonts w:asciiTheme="minorHAnsi" w:hAnsiTheme="minorHAnsi"/>
        </w:rPr>
        <w:commentReference w:id="11"/>
      </w:r>
      <w:r>
        <w:t>(Kruskal Wallis,</w:t>
      </w:r>
      <w:r w:rsidR="00864C4C">
        <w:t xml:space="preserve"> </w:t>
      </w:r>
      <w:r w:rsidR="00864C4C" w:rsidRPr="00864C4C">
        <w:t>chi-squared = 56.915</w:t>
      </w:r>
      <w:r w:rsidR="00864C4C">
        <w:t>,</w:t>
      </w:r>
      <w:r>
        <w:t xml:space="preserve"> </w:t>
      </w:r>
      <w:r w:rsidR="006F7FF8" w:rsidRPr="002F2FA2">
        <w:rPr>
          <w:i/>
          <w:iCs/>
        </w:rPr>
        <w:t>p</w:t>
      </w:r>
      <w:r>
        <w:t xml:space="preserve"> &lt; </w:t>
      </w:r>
      <w:r w:rsidR="00864C4C">
        <w:t>0</w:t>
      </w:r>
      <w:r>
        <w:t>.</w:t>
      </w:r>
      <w:r w:rsidR="00864C4C">
        <w:t>0</w:t>
      </w:r>
      <w:r>
        <w:t xml:space="preserve">001) (Figure </w:t>
      </w:r>
      <w:r w:rsidR="00DB483E">
        <w:t>5</w:t>
      </w:r>
      <w:r>
        <w:t>). In other words, core reduction strategies that require fewer core rotations, such as unifacial and unidirectional strategies, are less reduced than those that</w:t>
      </w:r>
      <w:r w:rsidR="00B32AB4">
        <w:t xml:space="preserve"> that involved more comple</w:t>
      </w:r>
      <w:r w:rsidR="000E19CD">
        <w:t>x</w:t>
      </w:r>
      <w:r w:rsidR="00B32AB4">
        <w:t xml:space="preserve"> </w:t>
      </w:r>
      <w:r w:rsidR="00DB483E">
        <w:t>patterns.</w:t>
      </w:r>
    </w:p>
    <w:p w14:paraId="1B1ABFB9" w14:textId="27305CEE" w:rsidR="001A42AA" w:rsidRPr="009A6EFE" w:rsidRDefault="006F7FF8" w:rsidP="002F2FA2">
      <w:pPr>
        <w:pStyle w:val="ImageCaption"/>
        <w:spacing w:before="180" w:after="180" w:line="480" w:lineRule="auto"/>
        <w:jc w:val="center"/>
        <w:rPr>
          <w:b/>
          <w:bCs/>
          <w:i w:val="0"/>
          <w:iCs/>
        </w:rPr>
      </w:pPr>
      <w:r w:rsidRPr="009A6EFE">
        <w:rPr>
          <w:b/>
          <w:bCs/>
          <w:i w:val="0"/>
          <w:iCs/>
        </w:rPr>
        <w:t xml:space="preserve">Insert </w:t>
      </w:r>
      <w:r w:rsidR="003F0E20" w:rsidRPr="009A6EFE">
        <w:rPr>
          <w:b/>
          <w:bCs/>
          <w:i w:val="0"/>
          <w:iCs/>
        </w:rPr>
        <w:t xml:space="preserve">Figure </w:t>
      </w:r>
      <w:r w:rsidR="00DB483E" w:rsidRPr="009A6EFE">
        <w:rPr>
          <w:b/>
          <w:bCs/>
          <w:i w:val="0"/>
          <w:iCs/>
        </w:rPr>
        <w:t>5</w:t>
      </w:r>
    </w:p>
    <w:p w14:paraId="6C39E4BC" w14:textId="031807CC" w:rsidR="001A42AA" w:rsidRDefault="006F7FF8" w:rsidP="002F2FA2">
      <w:pPr>
        <w:pStyle w:val="Heading2"/>
        <w:spacing w:before="180" w:after="180" w:line="480" w:lineRule="auto"/>
      </w:pPr>
      <w:bookmarkStart w:id="12" w:name="flake-efficiency"/>
      <w:r>
        <w:t xml:space="preserve">3.2.  </w:t>
      </w:r>
      <w:r w:rsidR="00232C7D">
        <w:t>Flake efficiency</w:t>
      </w:r>
      <w:bookmarkEnd w:id="12"/>
    </w:p>
    <w:p w14:paraId="67680BA0" w14:textId="6EB4FAB6" w:rsidR="001A42AA" w:rsidRDefault="00232C7D" w:rsidP="002F2FA2">
      <w:pPr>
        <w:pStyle w:val="FirstParagraph"/>
        <w:spacing w:line="480" w:lineRule="auto"/>
      </w:pPr>
      <w:r>
        <w:t xml:space="preserve">Analysis of the relative proportion of </w:t>
      </w:r>
      <w:r w:rsidR="000E19CD">
        <w:t xml:space="preserve">flake </w:t>
      </w:r>
      <w:r>
        <w:t xml:space="preserve">edge to mass indicates significantly different technological strategies applied to the different raw materials from the </w:t>
      </w:r>
      <w:proofErr w:type="spellStart"/>
      <w:r w:rsidR="00321529">
        <w:t>Kanjera</w:t>
      </w:r>
      <w:proofErr w:type="spellEnd"/>
      <w:r w:rsidR="00321529">
        <w:t xml:space="preserve"> South</w:t>
      </w:r>
      <w:r>
        <w:t xml:space="preserve"> assemblage. Although the mean values of raw materials are relatively similar, the overall distribution indicates that rock types from sources that are further away from </w:t>
      </w:r>
      <w:proofErr w:type="spellStart"/>
      <w:r w:rsidR="00321529">
        <w:t>Kanjera</w:t>
      </w:r>
      <w:proofErr w:type="spellEnd"/>
      <w:r w:rsidR="00321529">
        <w:t xml:space="preserve"> South</w:t>
      </w:r>
      <w:r>
        <w:t xml:space="preserve"> (</w:t>
      </w:r>
      <w:proofErr w:type="gramStart"/>
      <w:r>
        <w:t>e.g.</w:t>
      </w:r>
      <w:proofErr w:type="gramEnd"/>
      <w:r>
        <w:t> </w:t>
      </w:r>
      <w:proofErr w:type="spellStart"/>
      <w:r w:rsidR="000E19CD">
        <w:t>NyR</w:t>
      </w:r>
      <w:proofErr w:type="spellEnd"/>
      <w:r>
        <w:t xml:space="preserve">, </w:t>
      </w:r>
      <w:proofErr w:type="spellStart"/>
      <w:r w:rsidR="000E19CD">
        <w:t>BFe</w:t>
      </w:r>
      <w:proofErr w:type="spellEnd"/>
      <w:r>
        <w:t xml:space="preserve">, </w:t>
      </w:r>
      <w:proofErr w:type="spellStart"/>
      <w:r w:rsidR="000E19CD">
        <w:t>BQu</w:t>
      </w:r>
      <w:proofErr w:type="spellEnd"/>
      <w:r>
        <w:t xml:space="preserve">) are produced in a way that allows for much higher efficiency values than those seen in the rock types found close to </w:t>
      </w:r>
      <w:proofErr w:type="spellStart"/>
      <w:r w:rsidR="00321529">
        <w:t>Kanjera</w:t>
      </w:r>
      <w:proofErr w:type="spellEnd"/>
      <w:r w:rsidR="00321529">
        <w:t xml:space="preserve"> South</w:t>
      </w:r>
      <w:r w:rsidR="00B32AB4">
        <w:t xml:space="preserve"> </w:t>
      </w:r>
      <w:r>
        <w:t>(</w:t>
      </w:r>
      <w:r w:rsidR="00864C4C">
        <w:t xml:space="preserve">Mann-Whitney U, W= </w:t>
      </w:r>
      <w:r w:rsidR="00864C4C" w:rsidRPr="00864C4C">
        <w:t>138835</w:t>
      </w:r>
      <w:r w:rsidR="009C3DDF">
        <w:t xml:space="preserve">, </w:t>
      </w:r>
      <w:r w:rsidR="009C3DDF">
        <w:rPr>
          <w:i/>
          <w:iCs/>
        </w:rPr>
        <w:t>p &lt; .0001</w:t>
      </w:r>
      <w:r>
        <w:t>). It should be noted that even though there are significant differences between the edge to mass ratios, the distributions show overlap (Fig</w:t>
      </w:r>
      <w:r w:rsidR="00103B57">
        <w:t>.</w:t>
      </w:r>
      <w:r>
        <w:t xml:space="preserve"> </w:t>
      </w:r>
      <w:r w:rsidR="00DB483E">
        <w:t>6</w:t>
      </w:r>
      <w:r w:rsidR="003F0E20">
        <w:t>)</w:t>
      </w:r>
      <w:r>
        <w:t xml:space="preserve">. This indicates that it is physically possible to produce flakes with similar edge to mass ratios in each raw </w:t>
      </w:r>
      <w:r>
        <w:lastRenderedPageBreak/>
        <w:t>material type</w:t>
      </w:r>
      <w:r w:rsidR="009C3DDF">
        <w:t>. Given the results of the core reduction intensity and flake sequence analysis, it could</w:t>
      </w:r>
      <w:r w:rsidR="000F5C57">
        <w:t xml:space="preserve"> also</w:t>
      </w:r>
      <w:r w:rsidR="009C3DDF">
        <w:t xml:space="preserve"> be argued that the observed differences in flake efficiency could simply reflect the varying levels of reduction intensity observed </w:t>
      </w:r>
      <w:r w:rsidR="00695143">
        <w:t xml:space="preserve">between the distant and local assemblage. However, </w:t>
      </w:r>
      <w:r w:rsidR="007F792F">
        <w:t>Fig.</w:t>
      </w:r>
      <w:r w:rsidR="007F792F">
        <w:t xml:space="preserve"> </w:t>
      </w:r>
      <w:r w:rsidR="00695143">
        <w:t>6 (right) suggests that there is no strong relationship between flake sequence and flake efficiency. This suggests that hominins</w:t>
      </w:r>
      <w:r>
        <w:t xml:space="preserve"> at </w:t>
      </w:r>
      <w:proofErr w:type="spellStart"/>
      <w:r w:rsidR="00321529">
        <w:t>Kanjera</w:t>
      </w:r>
      <w:proofErr w:type="spellEnd"/>
      <w:r w:rsidR="00321529">
        <w:t xml:space="preserve"> South</w:t>
      </w:r>
      <w:r>
        <w:t xml:space="preserve"> did not implement this strategy as frequently on raw materials that were locally abundant. Hominins at </w:t>
      </w:r>
      <w:proofErr w:type="spellStart"/>
      <w:r w:rsidR="00321529">
        <w:t>Kanjera</w:t>
      </w:r>
      <w:proofErr w:type="spellEnd"/>
      <w:r w:rsidR="00321529">
        <w:t xml:space="preserve"> South</w:t>
      </w:r>
      <w:r>
        <w:t xml:space="preserve"> consistently produced flakes with greater edge and less mass from rock types that came from more distant sources. </w:t>
      </w:r>
    </w:p>
    <w:p w14:paraId="1D92EADE" w14:textId="59C506AF"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r w:rsidR="009C3DDF">
        <w:rPr>
          <w:i w:val="0"/>
          <w:iCs/>
        </w:rPr>
        <w:t>6</w:t>
      </w:r>
    </w:p>
    <w:p w14:paraId="28491626" w14:textId="7F03F443" w:rsidR="001A42AA" w:rsidRDefault="00103B57" w:rsidP="000A3860">
      <w:pPr>
        <w:pStyle w:val="Heading1"/>
      </w:pPr>
      <w:bookmarkStart w:id="13" w:name="discussion"/>
      <w:r>
        <w:t xml:space="preserve">4. </w:t>
      </w:r>
      <w:r w:rsidR="00232C7D">
        <w:t>Discussion</w:t>
      </w:r>
      <w:bookmarkEnd w:id="13"/>
    </w:p>
    <w:p w14:paraId="7D6CC061" w14:textId="6653259D" w:rsidR="0005761E" w:rsidRDefault="00183A9C" w:rsidP="002F2FA2">
      <w:pPr>
        <w:pStyle w:val="BodyText"/>
        <w:rPr>
          <w:i/>
          <w:iCs/>
        </w:rPr>
      </w:pPr>
      <w:bookmarkStart w:id="14" w:name="the-influence-of-raw-material-properties"/>
      <w:r>
        <w:rPr>
          <w:i/>
          <w:iCs/>
        </w:rPr>
        <w:t xml:space="preserve">4.1 </w:t>
      </w:r>
      <w:r w:rsidR="0005761E" w:rsidRPr="002F2FA2">
        <w:rPr>
          <w:i/>
          <w:iCs/>
        </w:rPr>
        <w:t xml:space="preserve">Inferring </w:t>
      </w:r>
      <w:r w:rsidR="00676BB2">
        <w:rPr>
          <w:i/>
          <w:iCs/>
        </w:rPr>
        <w:t>l</w:t>
      </w:r>
      <w:r w:rsidR="0005761E" w:rsidRPr="002F2FA2">
        <w:rPr>
          <w:i/>
          <w:iCs/>
        </w:rPr>
        <w:t>and</w:t>
      </w:r>
      <w:r w:rsidR="00676BB2">
        <w:rPr>
          <w:i/>
          <w:iCs/>
        </w:rPr>
        <w:t>-u</w:t>
      </w:r>
      <w:r w:rsidR="0005761E" w:rsidRPr="002F2FA2">
        <w:rPr>
          <w:i/>
          <w:iCs/>
        </w:rPr>
        <w:t xml:space="preserve">se at </w:t>
      </w:r>
      <w:proofErr w:type="spellStart"/>
      <w:r w:rsidR="00321529">
        <w:rPr>
          <w:i/>
          <w:iCs/>
        </w:rPr>
        <w:t>Kanjera</w:t>
      </w:r>
      <w:proofErr w:type="spellEnd"/>
      <w:r w:rsidR="00321529">
        <w:rPr>
          <w:i/>
          <w:iCs/>
        </w:rPr>
        <w:t xml:space="preserve"> South</w:t>
      </w:r>
      <w:r w:rsidR="0005761E" w:rsidRPr="002F2FA2">
        <w:rPr>
          <w:i/>
          <w:iCs/>
        </w:rPr>
        <w:t xml:space="preserve"> </w:t>
      </w:r>
      <w:bookmarkEnd w:id="14"/>
    </w:p>
    <w:p w14:paraId="42832102" w14:textId="77777777" w:rsidR="00183A9C" w:rsidRPr="006B148C" w:rsidRDefault="00183A9C" w:rsidP="002F2FA2">
      <w:pPr>
        <w:pStyle w:val="BodyText"/>
        <w:rPr>
          <w:iCs/>
        </w:rPr>
      </w:pPr>
    </w:p>
    <w:p w14:paraId="3089431C" w14:textId="18B9C003"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As discussed in</w:t>
      </w:r>
      <w:r w:rsidR="007F792F">
        <w:t xml:space="preserve"> Braun et. al </w:t>
      </w:r>
      <w:r w:rsidR="007F792F">
        <w:fldChar w:fldCharType="begin"/>
      </w:r>
      <w:r w:rsidR="007F792F">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fldChar w:fldCharType="separate"/>
      </w:r>
      <w:r w:rsidR="007F792F">
        <w:rPr>
          <w:noProof/>
        </w:rPr>
        <w:t>(2009a)</w:t>
      </w:r>
      <w:r w:rsidR="007F792F">
        <w:fldChar w:fldCharType="end"/>
      </w:r>
      <w:r w:rsidR="004D62E3">
        <w:t xml:space="preserve">, removal sequences in </w:t>
      </w:r>
      <w:r>
        <w:t xml:space="preserve">local </w:t>
      </w:r>
      <w:proofErr w:type="spellStart"/>
      <w:r>
        <w:t>fenetized</w:t>
      </w:r>
      <w:proofErr w:type="spellEnd"/>
      <w:r>
        <w:t xml:space="preserve"> rocks (</w:t>
      </w:r>
      <w:proofErr w:type="spellStart"/>
      <w:r>
        <w:t>FNy</w:t>
      </w:r>
      <w:proofErr w:type="spellEnd"/>
      <w:r>
        <w:t>)</w:t>
      </w:r>
      <w:r w:rsidR="004D62E3">
        <w:t xml:space="preserve"> tend to be short</w:t>
      </w:r>
      <w:r>
        <w:t xml:space="preserve"> </w:t>
      </w:r>
      <w:r w:rsidR="004D62E3">
        <w:t>because of the presence of</w:t>
      </w:r>
      <w:r>
        <w:t xml:space="preserve"> preexisting internal fracture planes</w:t>
      </w:r>
      <w:r w:rsidR="00F47FC7">
        <w:t xml:space="preserve"> </w:t>
      </w:r>
      <w:r>
        <w:t xml:space="preserve">present in the highly metasomatized rocks. The chalky nature and block-like geometry of </w:t>
      </w:r>
      <w:proofErr w:type="spellStart"/>
      <w:r>
        <w:t>Homa</w:t>
      </w:r>
      <w:proofErr w:type="spellEnd"/>
      <w:r>
        <w:t xml:space="preserve"> limestone (</w:t>
      </w:r>
      <w:proofErr w:type="spellStart"/>
      <w:r>
        <w:t>HLi</w:t>
      </w:r>
      <w:proofErr w:type="spellEnd"/>
      <w:r>
        <w:t xml:space="preserve">) also limits the number of flakes that can be removed. In contrast, the majority of raw materials from more distant sources possess fewer flaws and fracture more predictably than those found locally </w:t>
      </w:r>
      <w:r w:rsidR="00DB483E">
        <w:fldChar w:fldCharType="begin"/>
      </w:r>
      <w:r w:rsidR="00321529">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r>
        <w:t>.</w:t>
      </w:r>
    </w:p>
    <w:p w14:paraId="56164EF3" w14:textId="344493D2" w:rsidR="00DB483E" w:rsidRDefault="00DB483E" w:rsidP="00B00D09">
      <w:pPr>
        <w:pStyle w:val="BodyText"/>
        <w:spacing w:line="480" w:lineRule="auto"/>
      </w:pPr>
      <w:r>
        <w:t>However, n</w:t>
      </w:r>
      <w:r w:rsidR="00B4686C">
        <w:t>ot all of the cores from local sources have internal flaws</w:t>
      </w:r>
      <w:r w:rsidR="00232C7D">
        <w:t xml:space="preserve">. </w:t>
      </w:r>
      <w:r w:rsidR="00B4686C">
        <w:t xml:space="preserve">In particular, </w:t>
      </w:r>
      <w:proofErr w:type="spellStart"/>
      <w:r w:rsidR="00232C7D">
        <w:t>Homa</w:t>
      </w:r>
      <w:proofErr w:type="spellEnd"/>
      <w:r w:rsidR="00232C7D">
        <w:t xml:space="preserve">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r w:rsidR="00DF6899">
        <w:t>T</w:t>
      </w:r>
      <w:r w:rsidR="00232C7D">
        <w:t xml:space="preserve">he </w:t>
      </w:r>
      <w:r>
        <w:t>coarse-grained</w:t>
      </w:r>
      <w:r w:rsidR="00232C7D">
        <w:t xml:space="preserve"> nature of </w:t>
      </w:r>
      <w:proofErr w:type="spellStart"/>
      <w:r w:rsidR="004F3D23">
        <w:t>Oyugis</w:t>
      </w:r>
      <w:proofErr w:type="spellEnd"/>
      <w:r w:rsidR="004F3D23">
        <w:t xml:space="preserve">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w:t>
      </w:r>
      <w:commentRangeStart w:id="15"/>
      <w:r w:rsidR="00232C7D">
        <w:t>reduced</w:t>
      </w:r>
      <w:commentRangeEnd w:id="15"/>
      <w:r w:rsidR="00AE7E23">
        <w:rPr>
          <w:rStyle w:val="CommentReference"/>
          <w:rFonts w:asciiTheme="minorHAnsi" w:hAnsiTheme="minorHAnsi"/>
        </w:rPr>
        <w:commentReference w:id="15"/>
      </w:r>
      <w:r w:rsidR="00232C7D">
        <w:t xml:space="preserve"> </w:t>
      </w:r>
      <w:r w:rsidR="007F792F">
        <w:fldChar w:fldCharType="begin"/>
      </w:r>
      <w:r w:rsidR="007F792F">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fldChar w:fldCharType="separate"/>
      </w:r>
      <w:r w:rsidR="007F792F">
        <w:rPr>
          <w:noProof/>
        </w:rPr>
        <w:t>(Braun et al., 2009a)</w:t>
      </w:r>
      <w:r w:rsidR="007F792F">
        <w:fldChar w:fldCharType="end"/>
      </w:r>
      <w:r w:rsidR="00232C7D">
        <w:t xml:space="preserve">. </w:t>
      </w:r>
      <w:r w:rsidR="00232C7D">
        <w:lastRenderedPageBreak/>
        <w:t>Despite the</w:t>
      </w:r>
      <w:r w:rsidR="00873ED2">
        <w:t>se</w:t>
      </w:r>
      <w:r w:rsidR="00232C7D">
        <w:t xml:space="preserve"> limitations, </w:t>
      </w:r>
      <w:proofErr w:type="spellStart"/>
      <w:r w:rsidR="00232C7D">
        <w:t>Oyugis</w:t>
      </w:r>
      <w:proofErr w:type="spellEnd"/>
      <w:r w:rsidR="00232C7D">
        <w:t xml:space="preserve">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w:t>
      </w:r>
      <w:r w:rsidR="00147839">
        <w:t xml:space="preserve"> not explain all of the variation in the </w:t>
      </w:r>
      <w:proofErr w:type="spellStart"/>
      <w:r w:rsidR="00321529">
        <w:t>Kanjera</w:t>
      </w:r>
      <w:proofErr w:type="spellEnd"/>
      <w:r w:rsidR="00321529">
        <w:t xml:space="preserve"> South</w:t>
      </w:r>
      <w:r w:rsidR="00147839">
        <w:t xml:space="preserve"> assemblage</w:t>
      </w:r>
      <w:r w:rsidR="00B4686C">
        <w:t>.</w:t>
      </w:r>
    </w:p>
    <w:p w14:paraId="1950874C" w14:textId="79ED4909" w:rsidR="00DF6899" w:rsidRDefault="00183A9C" w:rsidP="00183A9C">
      <w:pPr>
        <w:pStyle w:val="BodyText"/>
        <w:spacing w:line="480" w:lineRule="auto"/>
        <w:ind w:firstLine="720"/>
      </w:pPr>
      <w:r>
        <w:t xml:space="preserve">These outstanding differences in the degree of stone utilization at </w:t>
      </w:r>
      <w:proofErr w:type="spellStart"/>
      <w:r w:rsidR="00321529">
        <w:t>Kanjera</w:t>
      </w:r>
      <w:proofErr w:type="spellEnd"/>
      <w:r w:rsidR="00321529">
        <w:t xml:space="preserve"> South</w:t>
      </w:r>
      <w:r w:rsidR="008A2934">
        <w:t xml:space="preserve"> </w:t>
      </w:r>
      <w:r>
        <w:t>can be interpreted as the result of the continuous use of the high quality exotic raw materials as they were moved across long distances. T</w:t>
      </w:r>
      <w:r w:rsidR="005941E7">
        <w:t>he higher core reduction intensity values and greater flake sequence values in the exotic</w:t>
      </w:r>
      <w:r>
        <w:t xml:space="preserve"> material</w:t>
      </w:r>
      <w:r w:rsidR="005941E7">
        <w:t xml:space="preserve"> </w:t>
      </w:r>
      <w:r w:rsidR="00722287">
        <w:t xml:space="preserve">is </w:t>
      </w:r>
      <w:r w:rsidR="00C41C4F">
        <w:t xml:space="preserve">consistent with </w:t>
      </w:r>
      <w:r w:rsidR="00722287">
        <w:t>a</w:t>
      </w:r>
      <w:r w:rsidR="00C41C4F">
        <w:t xml:space="preserve"> distance-decay pattern of tool-use</w:t>
      </w:r>
      <w:r w:rsidR="005941E7">
        <w:t xml:space="preserve"> that has been documented in a variety of time periods</w:t>
      </w:r>
      <w:r w:rsidR="00C41C4F">
        <w:t xml:space="preserve"> </w:t>
      </w:r>
      <w:r w:rsidR="00C41C4F">
        <w:fldChar w:fldCharType="begin"/>
      </w:r>
      <w:r w:rsidR="00321529">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r w:rsidR="005941E7">
        <w:t xml:space="preserve"> Though this pattern has often been associated with a high level of planning and foresight, m</w:t>
      </w:r>
      <w:r w:rsidR="00610798">
        <w:t>odeling work has demonstrated that differences in the reduction intensity of materials from local and distant sources can arise</w:t>
      </w:r>
      <w:r>
        <w:t xml:space="preserve"> </w:t>
      </w:r>
      <w:r w:rsidR="008A2934">
        <w:t xml:space="preserve">simply </w:t>
      </w:r>
      <w:r>
        <w:t>due to continuous transport even</w:t>
      </w:r>
      <w:r w:rsidR="00610798">
        <w:t xml:space="preserve"> </w:t>
      </w:r>
      <w:r w:rsidR="00333045">
        <w:t>in the absence of a structured land-use pattern</w:t>
      </w:r>
      <w:r w:rsidR="005941E7">
        <w:t xml:space="preserve"> </w:t>
      </w:r>
      <w:r w:rsidR="007F792F">
        <w:t>[</w:t>
      </w:r>
      <w:r w:rsidR="008A2934">
        <w:t>i</w:t>
      </w:r>
      <w:r w:rsidR="005941E7">
        <w:t>.e.</w:t>
      </w:r>
      <w:r w:rsidR="008A2934">
        <w:t>,</w:t>
      </w:r>
      <w:r w:rsidR="005941E7">
        <w:t xml:space="preserve"> random movement</w:t>
      </w:r>
      <w:r w:rsidR="007F792F">
        <w:t>,</w:t>
      </w:r>
      <w:r w:rsidR="00333045">
        <w:t xml:space="preserve"> </w:t>
      </w:r>
      <w:r w:rsidR="00C41C4F">
        <w:fldChar w:fldCharType="begin"/>
      </w:r>
      <w:r w:rsidR="00321529">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7F792F">
        <w:t>]</w:t>
      </w:r>
      <w:r w:rsidR="00610798">
        <w:t>.</w:t>
      </w:r>
      <w:r w:rsidR="00C41C4F">
        <w:t xml:space="preserve"> However, the </w:t>
      </w:r>
      <w:proofErr w:type="spellStart"/>
      <w:r w:rsidR="00321529">
        <w:t>Kanjera</w:t>
      </w:r>
      <w:proofErr w:type="spellEnd"/>
      <w:r w:rsidR="00321529">
        <w:t xml:space="preserve"> South</w:t>
      </w:r>
      <w:r w:rsidR="00C41C4F">
        <w:t xml:space="preserve"> assemblage deviates from these neutral models in one critical aspect. </w:t>
      </w:r>
      <w:r w:rsidR="00D7527C">
        <w:t xml:space="preserve">These </w:t>
      </w:r>
      <w:r w:rsidR="00C41C4F">
        <w:t xml:space="preserve">models </w:t>
      </w:r>
      <w:r w:rsidR="00722287">
        <w:t xml:space="preserve">predict that </w:t>
      </w:r>
      <w:r w:rsidR="00C41C4F">
        <w:t>the variance in tool reduction intensity will</w:t>
      </w:r>
      <w:r w:rsidR="005941E7">
        <w:t xml:space="preserve"> also</w:t>
      </w:r>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321529">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Default="00DF6899" w:rsidP="00AE7E23">
      <w:pPr>
        <w:pStyle w:val="BodyText"/>
        <w:spacing w:line="480" w:lineRule="auto"/>
        <w:ind w:firstLine="720"/>
      </w:pPr>
      <w:r>
        <w:t xml:space="preserve">Therefore, the </w:t>
      </w:r>
      <w:proofErr w:type="spellStart"/>
      <w:r w:rsidR="00321529">
        <w:t>Kanjera</w:t>
      </w:r>
      <w:proofErr w:type="spellEnd"/>
      <w:r w:rsidR="00321529">
        <w:t xml:space="preserve"> South</w:t>
      </w:r>
      <w:r>
        <w:t xml:space="preserve"> assemblage does not fit expectations under neutral conditions.</w:t>
      </w:r>
      <w:r w:rsidR="00B4686C">
        <w:t xml:space="preserve"> </w:t>
      </w:r>
      <w:r w:rsidR="0055204D">
        <w:t>It has been hypothesized that</w:t>
      </w:r>
      <w:r w:rsidR="005941E7">
        <w:t xml:space="preserve"> such</w:t>
      </w:r>
      <w:r w:rsidR="0055204D">
        <w:t xml:space="preserve"> deviations from the neutral model of this nature may arise due to increasingly linear movements toward specific locatio</w:t>
      </w:r>
      <w:r w:rsidR="005941E7">
        <w:t xml:space="preserve">ns </w:t>
      </w:r>
      <w:r w:rsidR="005941E7">
        <w:fldChar w:fldCharType="begin"/>
      </w:r>
      <w:r w:rsidR="00321529">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r w:rsidR="005941E7">
        <w:t xml:space="preserve">. </w:t>
      </w:r>
      <w:r w:rsidR="0055204D">
        <w:t>Moreover, subsequent work modeling the influence of directed movement towards attractors has shown that while a distance-decay pattern remains visible, tools from earlier stages of reduction will be over-represented (i.e. greater variance in reduction</w:t>
      </w:r>
      <w:r w:rsidR="005941E7">
        <w:t xml:space="preserve">, </w:t>
      </w:r>
      <w:r w:rsidR="005941E7">
        <w:fldChar w:fldCharType="begin"/>
      </w:r>
      <w:r w:rsidR="00321529">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r>
        <w:t>.</w:t>
      </w:r>
      <w:r w:rsidR="005941E7">
        <w:t xml:space="preserve"> </w:t>
      </w:r>
      <w:r w:rsidR="0055204D">
        <w:t xml:space="preserve">Thus, the greater than expected range in variance in the reduction intensity of distantly sourced cores may suggest that </w:t>
      </w:r>
      <w:r w:rsidR="0055204D">
        <w:lastRenderedPageBreak/>
        <w:t xml:space="preserve">hominins directed their movement to </w:t>
      </w:r>
      <w:proofErr w:type="spellStart"/>
      <w:r w:rsidR="00321529">
        <w:t>Kanjera</w:t>
      </w:r>
      <w:proofErr w:type="spellEnd"/>
      <w:r w:rsidR="00321529">
        <w:t xml:space="preserve"> South</w:t>
      </w:r>
      <w:r w:rsidR="0055204D">
        <w:t>.</w:t>
      </w:r>
      <w:r w:rsidR="00123A26">
        <w:t xml:space="preserve"> </w:t>
      </w:r>
      <w:r w:rsidR="00C36394">
        <w:t xml:space="preserve"> </w:t>
      </w:r>
      <w:r w:rsidR="00B4686C">
        <w:t xml:space="preserve">This is not to say that hominins carried rocks directly to </w:t>
      </w:r>
      <w:proofErr w:type="spellStart"/>
      <w:r w:rsidR="00321529">
        <w:t>Kanjera</w:t>
      </w:r>
      <w:proofErr w:type="spellEnd"/>
      <w:r w:rsidR="00321529">
        <w:t xml:space="preserve"> South</w:t>
      </w:r>
      <w:r w:rsidR="00B4686C">
        <w:t xml:space="preserve">. However, </w:t>
      </w:r>
      <w:proofErr w:type="spellStart"/>
      <w:r w:rsidR="00321529">
        <w:t>Kanjera</w:t>
      </w:r>
      <w:proofErr w:type="spellEnd"/>
      <w:r w:rsidR="00321529">
        <w:t xml:space="preserve">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r>
        <w:t xml:space="preserve"> This supported by the fact that the lithics included in this study were excavated from a </w:t>
      </w:r>
      <w:r w:rsidR="007F792F">
        <w:t>3-meter</w:t>
      </w:r>
      <w:r>
        <w:t xml:space="preserve"> sequence suggesting that the patterns evinced by this study are the result of the repeated visitation by hominins over hundreds to thousands of years. </w:t>
      </w:r>
    </w:p>
    <w:p w14:paraId="4E9D8BA3" w14:textId="443B6DB1" w:rsidR="00FB7682" w:rsidRDefault="00BB7A57" w:rsidP="00DF6899">
      <w:pPr>
        <w:pStyle w:val="BodyText"/>
        <w:spacing w:line="480" w:lineRule="auto"/>
      </w:pPr>
      <w:r>
        <w:t xml:space="preserve">This </w:t>
      </w:r>
      <w:r w:rsidR="007F792F">
        <w:t>attractiveness</w:t>
      </w:r>
      <w:r w:rsidR="00DF6899">
        <w:t xml:space="preserve"> of </w:t>
      </w:r>
      <w:commentRangeStart w:id="16"/>
      <w:proofErr w:type="spellStart"/>
      <w:r w:rsidR="00321529">
        <w:t>Kanjera</w:t>
      </w:r>
      <w:proofErr w:type="spellEnd"/>
      <w:r w:rsidR="00321529">
        <w:t xml:space="preserve"> South</w:t>
      </w:r>
      <w:r w:rsidR="00DF6899">
        <w:t xml:space="preserve"> </w:t>
      </w:r>
      <w:commentRangeEnd w:id="16"/>
      <w:r w:rsidR="008A2934">
        <w:rPr>
          <w:rStyle w:val="CommentReference"/>
          <w:rFonts w:asciiTheme="minorHAnsi" w:hAnsiTheme="minorHAnsi"/>
        </w:rPr>
        <w:commentReference w:id="16"/>
      </w:r>
      <w:r w:rsidR="00C36394">
        <w:t>is</w:t>
      </w:r>
      <w:r w:rsidR="00DF6899">
        <w:t xml:space="preserve"> also</w:t>
      </w:r>
      <w:r w:rsidR="00C36394">
        <w:t xml:space="preserve"> supported by other archaeological and </w:t>
      </w:r>
      <w:proofErr w:type="spellStart"/>
      <w:r w:rsidR="00C36394">
        <w:t>paleoecological</w:t>
      </w:r>
      <w:proofErr w:type="spellEnd"/>
      <w:r w:rsidR="00C36394">
        <w:t xml:space="preserve"> evidence. Numerous </w:t>
      </w:r>
      <w:proofErr w:type="spellStart"/>
      <w:r w:rsidR="00C36394">
        <w:t>taphonomic</w:t>
      </w:r>
      <w:proofErr w:type="spellEnd"/>
      <w:r w:rsidR="00C36394">
        <w:t xml:space="preserve"> studies of the faunal assemblage from </w:t>
      </w:r>
      <w:proofErr w:type="spellStart"/>
      <w:r w:rsidR="00321529">
        <w:t>Kanjera</w:t>
      </w:r>
      <w:proofErr w:type="spellEnd"/>
      <w:r w:rsidR="00321529">
        <w:t xml:space="preserve"> South</w:t>
      </w:r>
      <w:r w:rsidR="00C36394">
        <w:t xml:space="preserve"> have verified that hominins efficiently exploited small bovids and may have processed larger carcasses that were scavenged from carnivores</w:t>
      </w:r>
      <w:r w:rsidR="00DF6899">
        <w:t xml:space="preserve"> </w:t>
      </w:r>
      <w:r w:rsidR="00DF6899">
        <w:fldChar w:fldCharType="begin"/>
      </w:r>
      <w:r w:rsidR="00321529">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Pr>
          <w:rFonts w:ascii="Cambria Math" w:hAnsi="Cambria Math" w:cs="Cambria Math"/>
        </w:rPr>
        <w:instrText>∼</w:instrText>
      </w:r>
      <w:r w:rsidR="00321529">
        <w:instrText xml:space="preserve">2.6 million years ago (Ma) is often interpreted as a correlate of increasingly recurrent hominin acquisition and consumption of animal remains. Associated faunal evidence, however, is poorly preserved prior to </w:instrText>
      </w:r>
      <w:r w:rsidR="00321529">
        <w:rPr>
          <w:rFonts w:ascii="Cambria Math" w:hAnsi="Cambria Math" w:cs="Cambria Math"/>
        </w:rPr>
        <w:instrText>∼</w:instrText>
      </w:r>
      <w:r w:rsidR="00321529">
        <w:instrText xml:space="preserve">1.8 Ma, limiting our understanding of early archaeological (Oldowan) hominin carnivory. Here, we detail three large well-preserved zooarchaeological assemblages from Kanjera South, Kenya. The assemblages date to </w:instrText>
      </w:r>
      <w:r w:rsidR="00321529">
        <w:rPr>
          <w:rFonts w:ascii="Cambria Math" w:hAnsi="Cambria Math" w:cs="Cambria Math"/>
        </w:rPr>
        <w:instrText>∼</w:instrText>
      </w:r>
      <w:r w:rsidR="0032152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fldChar w:fldCharType="separate"/>
      </w:r>
      <w:r w:rsidR="00DF6899">
        <w:rPr>
          <w:noProof/>
        </w:rPr>
        <w:t>(Ferraro et al., 2013; Oliver et al., 2019)</w:t>
      </w:r>
      <w:r w:rsidR="00DF6899">
        <w:fldChar w:fldCharType="end"/>
      </w:r>
      <w:r w:rsidR="00C36394">
        <w:t xml:space="preserve">. Use-wear studies demonstrate that hominins carried out a variety of resource processing activities with stone artifacts at </w:t>
      </w:r>
      <w:proofErr w:type="spellStart"/>
      <w:r w:rsidR="00321529">
        <w:t>Kanjera</w:t>
      </w:r>
      <w:proofErr w:type="spellEnd"/>
      <w:r w:rsidR="00321529">
        <w:t xml:space="preserve"> South</w:t>
      </w:r>
      <w:r w:rsidR="00C36394">
        <w:t xml:space="preserve">, including butchery and the processing of a variety of plants, including underground storage organs </w:t>
      </w:r>
      <w:r w:rsidR="00DF6899">
        <w:fldChar w:fldCharType="begin"/>
      </w:r>
      <w:r w:rsidR="00321529">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Pr>
          <w:rFonts w:ascii="Cambria Math" w:hAnsi="Cambria Math" w:cs="Cambria Math"/>
        </w:rPr>
        <w:instrText>∼</w:instrText>
      </w:r>
      <w:r w:rsidR="00321529">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Pr>
          <w:rFonts w:ascii="Cambria Math" w:hAnsi="Cambria Math" w:cs="Cambria Math"/>
        </w:rPr>
        <w:instrText>∼</w:instrText>
      </w:r>
      <w:r w:rsidR="00321529">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fldChar w:fldCharType="separate"/>
      </w:r>
      <w:r w:rsidR="00DF6899">
        <w:rPr>
          <w:noProof/>
        </w:rPr>
        <w:t>(Lemorini et al., 2014, 2019)</w:t>
      </w:r>
      <w:r w:rsidR="00DF6899">
        <w:fldChar w:fldCharType="end"/>
      </w:r>
      <w:r w:rsidR="00C36394">
        <w:t xml:space="preserve">. These studies </w:t>
      </w:r>
      <w:r w:rsidR="001D4F86">
        <w:t>suggest</w:t>
      </w:r>
      <w:r>
        <w:t xml:space="preserve"> that hominins spent a great deal of time producing stone tools for a variety of tasks</w:t>
      </w:r>
      <w:r w:rsidR="00C36394">
        <w:t xml:space="preserve">. </w:t>
      </w:r>
      <w:r w:rsidR="00DF6899">
        <w:t xml:space="preserve"> </w:t>
      </w:r>
      <w:r w:rsidR="00C36394">
        <w:t>While the notion that hominins directed their movement toward specific localities or ecotones has been suggested at other localities</w:t>
      </w:r>
      <w:r w:rsidR="001D4F86">
        <w:t xml:space="preserve"> </w:t>
      </w:r>
      <w:r w:rsidR="00F33279">
        <w:t>(e.g.</w:t>
      </w:r>
      <w:r w:rsidR="00F81F6E">
        <w:fldChar w:fldCharType="begin"/>
      </w:r>
      <w:r w:rsidR="00321529">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fldChar w:fldCharType="separate"/>
      </w:r>
      <w:r w:rsidR="0015775C">
        <w:rPr>
          <w:rFonts w:cs="Times New Roman"/>
        </w:rPr>
        <w:t xml:space="preserve"> Blumenschine et al., 2008, 2012a, 2012b)</w:t>
      </w:r>
      <w:r w:rsidR="00F81F6E">
        <w:fldChar w:fldCharType="end"/>
      </w:r>
      <w:r w:rsidR="00C36394">
        <w:t xml:space="preserve">, </w:t>
      </w:r>
      <w:proofErr w:type="spellStart"/>
      <w:r w:rsidR="00321529">
        <w:t>Kanjera</w:t>
      </w:r>
      <w:proofErr w:type="spellEnd"/>
      <w:r w:rsidR="00321529">
        <w:t xml:space="preserve"> South</w:t>
      </w:r>
      <w:r w:rsidR="00123A26">
        <w:t xml:space="preserve"> represents the earliest documented evidence of this pattern.</w:t>
      </w:r>
      <w:r w:rsidR="00FB7682">
        <w:t xml:space="preserve"> This reinforces that notion that </w:t>
      </w:r>
      <w:proofErr w:type="spellStart"/>
      <w:r w:rsidR="008431E4">
        <w:t>O</w:t>
      </w:r>
      <w:r w:rsidR="00FB7682">
        <w:t>ldowan</w:t>
      </w:r>
      <w:proofErr w:type="spellEnd"/>
      <w:r w:rsidR="00FB7682">
        <w:t xml:space="preserve"> stone tool-using behavior was strongly integrated into broader foraging strategies of Early Pleistocene hominins. It may</w:t>
      </w:r>
      <w:r w:rsidR="001D4F86">
        <w:t xml:space="preserve"> </w:t>
      </w:r>
      <w:r w:rsidR="00FB7682">
        <w:t xml:space="preserve">be that this pattern of behavior, as has been suggested by Potts (1992), is synonymous with the appearance of the </w:t>
      </w:r>
      <w:proofErr w:type="spellStart"/>
      <w:r w:rsidR="00FB7682">
        <w:t>Oldowan</w:t>
      </w:r>
      <w:proofErr w:type="spellEnd"/>
      <w:r w:rsidR="00FB7682">
        <w:t xml:space="preserve">. This could be tested by future landscape scale studies at the earliest localities such as </w:t>
      </w:r>
      <w:proofErr w:type="spellStart"/>
      <w:r w:rsidR="00FB7682">
        <w:t>Ledi</w:t>
      </w:r>
      <w:proofErr w:type="spellEnd"/>
      <w:r w:rsidR="00FB7682">
        <w:t xml:space="preserve"> </w:t>
      </w:r>
      <w:proofErr w:type="spellStart"/>
      <w:r w:rsidR="00FB7682">
        <w:t>Geraru</w:t>
      </w:r>
      <w:proofErr w:type="spellEnd"/>
      <w:r w:rsidR="00FB7682">
        <w:t xml:space="preserve"> and </w:t>
      </w:r>
      <w:proofErr w:type="spellStart"/>
      <w:r w:rsidR="00FB7682">
        <w:t>Gona</w:t>
      </w:r>
      <w:proofErr w:type="spellEnd"/>
      <w:r w:rsidR="0069090D">
        <w:t xml:space="preserve"> </w:t>
      </w:r>
      <w:r w:rsidR="00376888">
        <w:fldChar w:fldCharType="begin"/>
      </w:r>
      <w:r w:rsidR="00321529">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Pr>
          <w:rFonts w:ascii="Cambria Math" w:hAnsi="Cambria Math" w:cs="Cambria Math"/>
        </w:rPr>
        <w:instrText>∼</w:instrText>
      </w:r>
      <w:r w:rsidR="00321529">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r w:rsidR="00FB7682">
        <w:t xml:space="preserve">.    </w:t>
      </w:r>
      <w:r w:rsidR="00123A26">
        <w:t xml:space="preserve"> </w:t>
      </w:r>
    </w:p>
    <w:p w14:paraId="1D0B58B4" w14:textId="2F9A6AF9" w:rsidR="0005761E" w:rsidRDefault="00980C95" w:rsidP="002F2FA2">
      <w:pPr>
        <w:pStyle w:val="BodyText"/>
        <w:spacing w:line="480" w:lineRule="auto"/>
        <w:rPr>
          <w:i/>
          <w:iCs/>
        </w:rPr>
      </w:pPr>
      <w:r>
        <w:t>The land-use p</w:t>
      </w:r>
      <w:r w:rsidR="00FB7682">
        <w:t>a</w:t>
      </w:r>
      <w:r>
        <w:t xml:space="preserve">ttern elucidated at </w:t>
      </w:r>
      <w:proofErr w:type="spellStart"/>
      <w:r w:rsidR="00321529">
        <w:t>Kanjera</w:t>
      </w:r>
      <w:proofErr w:type="spellEnd"/>
      <w:r w:rsidR="00321529">
        <w:t xml:space="preserve"> South</w:t>
      </w:r>
      <w:r w:rsidR="008B3E63">
        <w:t xml:space="preserve"> also differs</w:t>
      </w:r>
      <w:r w:rsidR="00C36394">
        <w:t xml:space="preserve"> from</w:t>
      </w:r>
      <w:r w:rsidR="00DF6899">
        <w:t xml:space="preserve"> younger</w:t>
      </w:r>
      <w:r w:rsidR="00C36394">
        <w:t xml:space="preserve"> </w:t>
      </w:r>
      <w:proofErr w:type="spellStart"/>
      <w:r w:rsidR="00C36394">
        <w:t>Oldowan</w:t>
      </w:r>
      <w:proofErr w:type="spellEnd"/>
      <w:r w:rsidR="00C36394">
        <w:t xml:space="preserve"> sites </w:t>
      </w:r>
      <w:r w:rsidR="008B3E63">
        <w:t>in scale</w:t>
      </w:r>
      <w:r w:rsidR="001B0889">
        <w:t xml:space="preserve">. </w:t>
      </w:r>
      <w:r w:rsidR="00AF26B6">
        <w:t xml:space="preserve">The </w:t>
      </w:r>
      <w:r w:rsidR="00376888">
        <w:t xml:space="preserve">movement </w:t>
      </w:r>
      <w:r w:rsidR="00AF26B6">
        <w:t>pattern described a</w:t>
      </w:r>
      <w:r w:rsidR="001D4F86">
        <w:t>t</w:t>
      </w:r>
      <w:r w:rsidR="001B0889">
        <w:t xml:space="preserve"> </w:t>
      </w:r>
      <w:proofErr w:type="spellStart"/>
      <w:r w:rsidR="001B0889">
        <w:t>Koobi</w:t>
      </w:r>
      <w:proofErr w:type="spellEnd"/>
      <w:r w:rsidR="001B0889">
        <w:t xml:space="preserve"> </w:t>
      </w:r>
      <w:r w:rsidR="00376888">
        <w:t xml:space="preserve">Fora </w:t>
      </w:r>
      <w:r w:rsidR="00376888">
        <w:fldChar w:fldCharType="begin"/>
      </w:r>
      <w:r w:rsidR="00321529">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r w:rsidR="00376888">
        <w:fldChar w:fldCharType="end"/>
      </w:r>
      <w:r w:rsidR="00376888">
        <w:t xml:space="preserve"> </w:t>
      </w:r>
      <w:r w:rsidR="00AF26B6">
        <w:t>suggest</w:t>
      </w:r>
      <w:r w:rsidR="001D4F86">
        <w:t>s</w:t>
      </w:r>
      <w:r w:rsidR="00AF26B6">
        <w:t xml:space="preserve"> that hominins directed their movements across paleogeographic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r w:rsidR="00376888">
        <w:t>no greater than</w:t>
      </w:r>
      <w:r w:rsidR="00EF0101">
        <w:t xml:space="preserve"> 5 kilometers</w:t>
      </w:r>
      <w:r w:rsidR="001D4F86">
        <w:t xml:space="preserve"> </w:t>
      </w:r>
      <w:r w:rsidR="00376888">
        <w:fldChar w:fldCharType="begin"/>
      </w:r>
      <w:r w:rsidR="00321529">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F81F6E" w:rsidRPr="00F81F6E">
        <w:rPr>
          <w:rFonts w:cs="Times New Roman"/>
        </w:rPr>
        <w:t>(Blumenschine et al., 2008, 2012a)</w:t>
      </w:r>
      <w:r w:rsidR="00376888">
        <w:fldChar w:fldCharType="end"/>
      </w:r>
      <w:r w:rsidR="00EF0101">
        <w:t xml:space="preserve">. </w:t>
      </w:r>
      <w:r w:rsidR="0090305C">
        <w:t>T</w:t>
      </w:r>
      <w:r w:rsidR="00C36394">
        <w:t>he data presented here impl</w:t>
      </w:r>
      <w:r w:rsidR="002F785D">
        <w:t>y</w:t>
      </w:r>
      <w:r w:rsidR="00C36394">
        <w:t xml:space="preserve"> that a pattern of directed </w:t>
      </w:r>
      <w:r w:rsidR="00C36394">
        <w:lastRenderedPageBreak/>
        <w:t>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w:t>
      </w:r>
      <w:proofErr w:type="spellStart"/>
      <w:r w:rsidR="00321529">
        <w:t>Kanjera</w:t>
      </w:r>
      <w:proofErr w:type="spellEnd"/>
      <w:r w:rsidR="00321529">
        <w:t xml:space="preserve"> South</w:t>
      </w:r>
      <w:r w:rsidR="00AF26B6">
        <w:t xml:space="preserve"> is </w:t>
      </w:r>
      <w:r w:rsidR="00DF6899">
        <w:t xml:space="preserve">one of the few </w:t>
      </w:r>
      <w:r w:rsidR="00AF26B6">
        <w:t>site</w:t>
      </w:r>
      <w:r w:rsidR="00DF6899">
        <w:t>s</w:t>
      </w:r>
      <w:r w:rsidR="00AF26B6">
        <w:t xml:space="preserve"> from this time frame situated in an open grassland</w:t>
      </w:r>
      <w:r w:rsidR="00376888">
        <w:t xml:space="preserve"> </w:t>
      </w:r>
      <w:r w:rsidR="00376888">
        <w:fldChar w:fldCharType="begin"/>
      </w:r>
      <w:r w:rsidR="00321529">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321529">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r w:rsidR="00376888">
        <w:t xml:space="preserve">. </w:t>
      </w:r>
      <w:r w:rsidR="002D586A">
        <w:t>S</w:t>
      </w:r>
      <w:r w:rsidR="00AF26B6">
        <w:t xml:space="preserve">avanna-adapted chimpanzees from </w:t>
      </w:r>
      <w:proofErr w:type="spellStart"/>
      <w:r w:rsidR="00AF26B6">
        <w:t>Fongoli</w:t>
      </w:r>
      <w:proofErr w:type="spellEnd"/>
      <w:r w:rsidR="00774A3D">
        <w:t xml:space="preserve">, Senegal </w:t>
      </w:r>
      <w:r w:rsidR="00AF26B6">
        <w:t xml:space="preserve">also possess a larger home range and practice fission-fusion less frequently </w:t>
      </w:r>
      <w:r w:rsidR="00376888">
        <w:fldChar w:fldCharType="begin"/>
      </w:r>
      <w:r w:rsidR="00321529">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r w:rsidR="00376888">
        <w:t xml:space="preserve">. </w:t>
      </w:r>
      <w:r w:rsidR="00FB7682">
        <w:t xml:space="preserve">In this respect, the </w:t>
      </w:r>
      <w:r w:rsidR="00497026">
        <w:t>increased scale of</w:t>
      </w:r>
      <w:r w:rsidR="00DF6899">
        <w:t xml:space="preserve"> this structured</w:t>
      </w:r>
      <w:r w:rsidR="00497026">
        <w:t xml:space="preserve"> land</w:t>
      </w:r>
      <w:r w:rsidR="00676BB2">
        <w:t>-</w:t>
      </w:r>
      <w:r w:rsidR="00497026">
        <w:t xml:space="preserve">use pattern </w:t>
      </w:r>
      <w:r w:rsidR="00FB7682">
        <w:t xml:space="preserve">at </w:t>
      </w:r>
      <w:proofErr w:type="spellStart"/>
      <w:r w:rsidR="00321529">
        <w:t>Kanjera</w:t>
      </w:r>
      <w:proofErr w:type="spellEnd"/>
      <w:r w:rsidR="00321529">
        <w:t xml:space="preserve"> South</w:t>
      </w:r>
      <w:r w:rsidR="00FB7682">
        <w:t xml:space="preserve"> may </w:t>
      </w:r>
      <w:r w:rsidR="00DF6899">
        <w:t xml:space="preserve">further attest to the </w:t>
      </w:r>
      <w:r w:rsidR="00FB7682">
        <w:t xml:space="preserve">adaptive flexibility of </w:t>
      </w:r>
      <w:proofErr w:type="spellStart"/>
      <w:r w:rsidR="00FB7682">
        <w:t>Oldowan</w:t>
      </w:r>
      <w:proofErr w:type="spellEnd"/>
      <w:r w:rsidR="00FB7682">
        <w:t xml:space="preserve"> hominins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 xml:space="preserve">use on </w:t>
      </w:r>
      <w:proofErr w:type="spellStart"/>
      <w:r>
        <w:rPr>
          <w:i/>
          <w:iCs/>
        </w:rPr>
        <w:t>Oldowan</w:t>
      </w:r>
      <w:proofErr w:type="spellEnd"/>
      <w:r>
        <w:rPr>
          <w:i/>
          <w:iCs/>
        </w:rPr>
        <w:t xml:space="preserve"> production strategies</w:t>
      </w:r>
      <w:bookmarkStart w:id="17" w:name="implications-for-land-use"/>
    </w:p>
    <w:p w14:paraId="5445896D" w14:textId="5D5EF7DE" w:rsidR="00A96708" w:rsidRDefault="00FB7682" w:rsidP="00F129FF">
      <w:pPr>
        <w:pStyle w:val="BodyText"/>
        <w:spacing w:line="480" w:lineRule="auto"/>
        <w:ind w:firstLine="720"/>
      </w:pPr>
      <w:r>
        <w:t>The results of this study</w:t>
      </w:r>
      <w:r w:rsidR="00F81F6E">
        <w:t xml:space="preserve"> also</w:t>
      </w:r>
      <w:r>
        <w:t xml:space="preserve"> suggest that pattern</w:t>
      </w:r>
      <w:r w:rsidR="00256ECB">
        <w:t>s</w:t>
      </w:r>
      <w:r>
        <w:t xml:space="preserve"> of land-use </w:t>
      </w:r>
      <w:r w:rsidR="00497026">
        <w:t xml:space="preserve">influence the technical decisions of </w:t>
      </w:r>
      <w:proofErr w:type="spellStart"/>
      <w:r w:rsidR="00497026">
        <w:t>Oldowan</w:t>
      </w:r>
      <w:proofErr w:type="spellEnd"/>
      <w:r w:rsidR="00497026">
        <w:t xml:space="preserve"> tool makers.</w:t>
      </w:r>
      <w:r w:rsidR="00257547">
        <w:t xml:space="preserve"> </w:t>
      </w:r>
      <w:r w:rsidR="00256ECB">
        <w:t xml:space="preserve">At </w:t>
      </w:r>
      <w:proofErr w:type="spellStart"/>
      <w:r w:rsidR="00321529">
        <w:t>Kanjera</w:t>
      </w:r>
      <w:proofErr w:type="spellEnd"/>
      <w:r w:rsidR="00321529">
        <w:t xml:space="preserve"> South</w:t>
      </w:r>
      <w:r w:rsidR="00256ECB">
        <w:t>, e</w:t>
      </w:r>
      <w:r w:rsidR="00FB0BF4">
        <w:t xml:space="preserve">xotic raw materials show a strong bias toward more reduced, complete bifacial and </w:t>
      </w:r>
      <w:proofErr w:type="spellStart"/>
      <w:r w:rsidR="00FB0BF4">
        <w:t>multifacial</w:t>
      </w:r>
      <w:proofErr w:type="spellEnd"/>
      <w:r w:rsidR="00FB0BF4">
        <w:t xml:space="preserve">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 xml:space="preserve">ways in which </w:t>
      </w:r>
      <w:proofErr w:type="spellStart"/>
      <w:r w:rsidR="00650493">
        <w:t>Oldowan</w:t>
      </w:r>
      <w:proofErr w:type="spellEnd"/>
      <w:r w:rsidR="00650493">
        <w:t xml:space="preserve"> hominin</w:t>
      </w:r>
      <w:r w:rsidR="00256ECB">
        <w:t>s</w:t>
      </w:r>
      <w:r w:rsidR="00650493">
        <w:t xml:space="preserve"> economized stone.  The relatively long transport distance</w:t>
      </w:r>
      <w:r w:rsidR="00256ECB">
        <w:t>,</w:t>
      </w:r>
      <w:r w:rsidR="00650493">
        <w:t xml:space="preserve"> in combination with the lower quality of material available near </w:t>
      </w:r>
      <w:proofErr w:type="spellStart"/>
      <w:r w:rsidR="00321529">
        <w:t>Kanjera</w:t>
      </w:r>
      <w:proofErr w:type="spellEnd"/>
      <w:r w:rsidR="00321529">
        <w:t xml:space="preserve"> South</w:t>
      </w:r>
      <w:r w:rsidR="00256ECB">
        <w:t>,</w:t>
      </w:r>
      <w:r w:rsidR="00650493">
        <w:t xml:space="preserve"> may have incentivized the retention of exotic raw materials</w:t>
      </w:r>
      <w:r w:rsidR="00FA3452">
        <w:t xml:space="preserve"> in areas where </w:t>
      </w:r>
      <w:r w:rsidR="00256ECB">
        <w:t>lithologies</w:t>
      </w:r>
      <w:r w:rsidR="00FA3452">
        <w:t xml:space="preserve"> of such quality were less abundant</w:t>
      </w:r>
      <w:r w:rsidR="00650493">
        <w:t xml:space="preserve">. In this light, the high frequency of bifacial and </w:t>
      </w:r>
      <w:proofErr w:type="spellStart"/>
      <w:r w:rsidR="00650493">
        <w:t>multifacial</w:t>
      </w:r>
      <w:proofErr w:type="spellEnd"/>
      <w:r w:rsidR="00650493">
        <w:t xml:space="preserve"> reduction strategies</w:t>
      </w:r>
      <w:r w:rsidR="00F81F6E">
        <w:t xml:space="preserve"> and the higher cutting edge to mass ratios present in the exotic raw materials may reflect </w:t>
      </w:r>
      <w:r w:rsidR="00650493">
        <w:t>a</w:t>
      </w:r>
      <w:r w:rsidR="00F81F6E">
        <w:t xml:space="preserve"> general</w:t>
      </w:r>
      <w:r w:rsidR="00650493">
        <w:t xml:space="preserve"> need to maximize the </w:t>
      </w:r>
      <w:commentRangeStart w:id="18"/>
      <w:r w:rsidR="00650493">
        <w:t xml:space="preserve">utility </w:t>
      </w:r>
      <w:commentRangeEnd w:id="18"/>
      <w:r w:rsidR="008A2934">
        <w:rPr>
          <w:rStyle w:val="CommentReference"/>
          <w:rFonts w:asciiTheme="minorHAnsi" w:hAnsiTheme="minorHAnsi"/>
        </w:rPr>
        <w:commentReference w:id="18"/>
      </w:r>
      <w:r w:rsidR="00650493">
        <w:t>that could be extracted from these cores.</w:t>
      </w:r>
      <w:r w:rsidR="0045286A">
        <w:t xml:space="preserve"> </w:t>
      </w:r>
      <w:r w:rsidR="00256ECB">
        <w:t>T</w:t>
      </w:r>
      <w:bookmarkEnd w:id="17"/>
      <w:r w:rsidR="00232C7D">
        <w:t xml:space="preserve">he exploitation of multiple flake removal surfaces </w:t>
      </w:r>
      <w:r w:rsidR="00256ECB">
        <w:t xml:space="preserve">allows </w:t>
      </w:r>
      <w:r w:rsidR="00232C7D">
        <w:t>a core to remain active in a toolkit for a longer period of time</w:t>
      </w:r>
      <w:r w:rsidR="00FA3452">
        <w:t xml:space="preserve">. </w:t>
      </w:r>
    </w:p>
    <w:p w14:paraId="3325A9F5" w14:textId="513E7B62" w:rsidR="00257547" w:rsidRDefault="00A96708" w:rsidP="00F81F6E">
      <w:pPr>
        <w:pStyle w:val="BodyText"/>
        <w:spacing w:line="480" w:lineRule="auto"/>
        <w:ind w:firstLine="720"/>
      </w:pPr>
      <w:r>
        <w:t xml:space="preserve">In contrast, the predominantly unifacial and partial bifacial reduction strategies in </w:t>
      </w:r>
      <w:r w:rsidR="00621CF9">
        <w:t>combination</w:t>
      </w:r>
      <w:r>
        <w:t xml:space="preserve"> with the significantly lower edge to mass ratio values may reflect a more expedient treatment of the lower quality local raw materials. </w:t>
      </w:r>
      <w:r w:rsidR="000E24FD">
        <w:t xml:space="preserve">However, </w:t>
      </w:r>
      <w:r>
        <w:t xml:space="preserve">it must </w:t>
      </w:r>
      <w:r w:rsidR="000E24FD">
        <w:t xml:space="preserve">also </w:t>
      </w:r>
      <w:r>
        <w:t>be noted that some of the technical variation within the local assemblage likely reflects the constraints imposed by the quality of the raw material.</w:t>
      </w:r>
      <w:r w:rsidRPr="00A96708">
        <w:t xml:space="preserve"> </w:t>
      </w:r>
      <w:r w:rsidR="00B427C2">
        <w:t xml:space="preserve"> The predominance of irregular multi-facial strategies in the </w:t>
      </w:r>
      <w:proofErr w:type="spellStart"/>
      <w:r w:rsidR="00B427C2">
        <w:t>Homa</w:t>
      </w:r>
      <w:proofErr w:type="spellEnd"/>
      <w:r w:rsidR="00B427C2">
        <w:t xml:space="preserve"> limestone core assemblage (</w:t>
      </w:r>
      <w:proofErr w:type="spellStart"/>
      <w:r w:rsidR="00B427C2">
        <w:t>HLi</w:t>
      </w:r>
      <w:proofErr w:type="spellEnd"/>
      <w:r w:rsidR="00B427C2">
        <w:t xml:space="preserve">) is argued </w:t>
      </w:r>
      <w:r w:rsidR="00B427C2">
        <w:lastRenderedPageBreak/>
        <w:t>to be result of its</w:t>
      </w:r>
      <w:r w:rsidRPr="00A96708">
        <w:t xml:space="preserve"> chalky nature and block-like geometry</w:t>
      </w:r>
      <w:r w:rsidR="00B427C2">
        <w:t xml:space="preserve"> </w:t>
      </w:r>
      <w:fldSimple w:instr=" ADDIN ZOTERO_TEMP ">
        <w:r w:rsidR="00B427C2" w:rsidRPr="00B427C2">
          <w:rPr>
            <w:rFonts w:cs="Times New Roman"/>
          </w:rPr>
          <w:t>(Braun et al., 2009a)</w:t>
        </w:r>
      </w:fldSimple>
      <w:r w:rsidRPr="00A96708">
        <w:t>.</w:t>
      </w:r>
      <w:r>
        <w:t xml:space="preserve">   </w:t>
      </w:r>
      <w:r w:rsidR="00257547">
        <w:t xml:space="preserve">Therefore, this corpus of information may </w:t>
      </w:r>
      <w:r w:rsidR="00F47FC7">
        <w:t xml:space="preserve">indicate </w:t>
      </w:r>
      <w:r w:rsidR="00257547">
        <w:t xml:space="preserve">that </w:t>
      </w:r>
      <w:proofErr w:type="spellStart"/>
      <w:r w:rsidR="00257547">
        <w:t>Oldowan</w:t>
      </w:r>
      <w:proofErr w:type="spellEnd"/>
      <w:r w:rsidR="00257547">
        <w:t xml:space="preserve"> hominins where able to adopt different technical strategies in order to mitigate the changing qualities in available raw materials over large transport distances. This pattern of exploitation</w:t>
      </w:r>
      <w:r w:rsidR="00256ECB">
        <w:t>,</w:t>
      </w:r>
      <w:r w:rsidR="00257547">
        <w:t xml:space="preserve"> in the context of the broader land-use strategy at </w:t>
      </w:r>
      <w:proofErr w:type="spellStart"/>
      <w:r w:rsidR="00321529">
        <w:t>Kanjera</w:t>
      </w:r>
      <w:proofErr w:type="spellEnd"/>
      <w:r w:rsidR="00321529">
        <w:t xml:space="preserve"> South</w:t>
      </w:r>
      <w:r w:rsidR="00257547">
        <w:t xml:space="preserve">, provides additional evidence for </w:t>
      </w:r>
      <w:r w:rsidR="00256ECB">
        <w:t xml:space="preserve">a </w:t>
      </w:r>
      <w:r w:rsidR="00257547">
        <w:t xml:space="preserve">high level of planning and foresight in </w:t>
      </w:r>
      <w:proofErr w:type="spellStart"/>
      <w:r w:rsidR="00257547">
        <w:t>Oldowan</w:t>
      </w:r>
      <w:proofErr w:type="spellEnd"/>
      <w:r w:rsidR="00257547">
        <w:t xml:space="preserve"> hominins.  </w:t>
      </w:r>
    </w:p>
    <w:p w14:paraId="3A1AB251" w14:textId="155781C5" w:rsidR="00F129FF" w:rsidRDefault="00257547">
      <w:pPr>
        <w:pStyle w:val="BodyText"/>
        <w:spacing w:line="480" w:lineRule="auto"/>
        <w:ind w:firstLine="0"/>
      </w:pPr>
      <w:r>
        <w:t xml:space="preserve"> </w:t>
      </w:r>
      <w:r>
        <w:tab/>
      </w:r>
      <w:r w:rsidR="00F129FF">
        <w:t xml:space="preserve">These results also have broader implications for how techno-economic variation arises in the </w:t>
      </w:r>
      <w:proofErr w:type="spellStart"/>
      <w:r w:rsidR="00F129FF">
        <w:t>Oldowan</w:t>
      </w:r>
      <w:proofErr w:type="spellEnd"/>
      <w:r w:rsidR="00F129FF">
        <w:t xml:space="preserve"> record.  The variability in the </w:t>
      </w:r>
      <w:proofErr w:type="spellStart"/>
      <w:r w:rsidR="00F129FF">
        <w:t>Oldowan</w:t>
      </w:r>
      <w:proofErr w:type="spellEnd"/>
      <w:r w:rsidR="00F129FF">
        <w:t xml:space="preserve"> record is often interpreted through a socio-cognitive lens, in which technological differences between assemblages are argued to reflect socially learned information that particularize various groups or individuals </w:t>
      </w:r>
      <w:r w:rsidR="00F129FF">
        <w:fldChar w:fldCharType="begin"/>
      </w:r>
      <w:r w:rsidR="00321529">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sidRPr="002034E8">
        <w:rPr>
          <w:rFonts w:cs="Times New Roman"/>
        </w:rPr>
        <w:t>(Delagnes and Roche, 2005; Roche et al., 2009, 2018; Stout, 2011; Stout et al., 2019)</w:t>
      </w:r>
      <w:r w:rsidR="00F129FF">
        <w:fldChar w:fldCharType="end"/>
      </w:r>
      <w:r w:rsidR="00F129FF">
        <w:t xml:space="preserve">. More recently, these criteria have been used to argue for the presence of copying social learning mechanisms in the earliest </w:t>
      </w:r>
      <w:proofErr w:type="spellStart"/>
      <w:r w:rsidR="00F129FF">
        <w:t>Oldowan</w:t>
      </w:r>
      <w:proofErr w:type="spellEnd"/>
      <w:r w:rsidR="00F129FF">
        <w:t xml:space="preserve"> </w:t>
      </w:r>
      <w:r w:rsidR="00F129FF">
        <w:fldChar w:fldCharType="begin"/>
      </w:r>
      <w:r w:rsidR="00321529">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fldChar w:fldCharType="separate"/>
      </w:r>
      <w:r w:rsidR="00F129FF">
        <w:rPr>
          <w:noProof/>
        </w:rPr>
        <w:t>(Stout et al., 2019)</w:t>
      </w:r>
      <w:r w:rsidR="00F129FF">
        <w:fldChar w:fldCharType="end"/>
      </w:r>
      <w:r w:rsidR="00F129FF">
        <w:t xml:space="preserve">. However, the results of this </w:t>
      </w:r>
      <w:r w:rsidR="000E24FD">
        <w:t xml:space="preserve">study </w:t>
      </w:r>
      <w:r w:rsidR="00F129FF">
        <w:t xml:space="preserve">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t>multifacial</w:t>
      </w:r>
      <w:proofErr w:type="spellEnd"/>
      <w:r w:rsidR="00F129FF">
        <w:t xml:space="preserve"> cores may not reflect discrete strategies but are rather points on continuum of reduction that arise out of a need to maximize the utility of high-quality materials.</w:t>
      </w:r>
    </w:p>
    <w:p w14:paraId="177120EE" w14:textId="18B64AA7" w:rsidR="002034E8" w:rsidRDefault="00F129FF" w:rsidP="00F129FF">
      <w:pPr>
        <w:pStyle w:val="BodyText"/>
        <w:spacing w:line="480" w:lineRule="auto"/>
      </w:pPr>
      <w:r>
        <w:t xml:space="preserve">The notion that </w:t>
      </w:r>
      <w:proofErr w:type="spellStart"/>
      <w:r>
        <w:t>Oldowan</w:t>
      </w:r>
      <w:proofErr w:type="spellEnd"/>
      <w:r>
        <w:t xml:space="preserve"> stone tool variation may reflect a continuum of utilization has been previously suggested </w:t>
      </w:r>
      <w:r w:rsidR="00DB7582">
        <w:t>based on</w:t>
      </w:r>
      <w:r>
        <w:t xml:space="preserve"> evidence from</w:t>
      </w:r>
      <w:r w:rsidR="00DB7582">
        <w:t xml:space="preserve"> controll</w:t>
      </w:r>
      <w:r>
        <w:t xml:space="preserve">ed </w:t>
      </w:r>
      <w:r w:rsidR="00DB7582">
        <w:t xml:space="preserve">least effort experiments by Toth </w:t>
      </w:r>
      <w:r w:rsidR="002034E8">
        <w:fldChar w:fldCharType="begin"/>
      </w:r>
      <w:r w:rsidR="00321529">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fldChar w:fldCharType="separate"/>
      </w:r>
      <w:r w:rsidR="002034E8" w:rsidRPr="002034E8">
        <w:rPr>
          <w:rFonts w:cs="Times New Roman"/>
        </w:rPr>
        <w:t>(1982)</w:t>
      </w:r>
      <w:r w:rsidR="002034E8">
        <w:fldChar w:fldCharType="end"/>
      </w:r>
      <w:r w:rsidR="00DB7582">
        <w:t xml:space="preserve"> and later by Moore and </w:t>
      </w:r>
      <w:proofErr w:type="spellStart"/>
      <w:r w:rsidR="00DB7582">
        <w:t>Perston</w:t>
      </w:r>
      <w:proofErr w:type="spellEnd"/>
      <w:r w:rsidR="002034E8">
        <w:t xml:space="preserve"> </w:t>
      </w:r>
      <w:r w:rsidR="002034E8">
        <w:fldChar w:fldCharType="begin"/>
      </w:r>
      <w:r w:rsidR="00321529">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fldChar w:fldCharType="separate"/>
      </w:r>
      <w:r w:rsidR="002034E8" w:rsidRPr="002034E8">
        <w:rPr>
          <w:rFonts w:cs="Times New Roman"/>
        </w:rPr>
        <w:t>(2016)</w:t>
      </w:r>
      <w:r w:rsidR="002034E8">
        <w:fldChar w:fldCharType="end"/>
      </w:r>
      <w:r w:rsidR="006A759E">
        <w:t>.</w:t>
      </w:r>
      <w:r w:rsidR="000F654D">
        <w:t xml:space="preserve"> Potts </w:t>
      </w:r>
      <w:r w:rsidR="006A759E">
        <w:fldChar w:fldCharType="begin"/>
      </w:r>
      <w:r w:rsidR="00321529">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r w:rsidR="006A759E">
        <w:t xml:space="preserve"> </w:t>
      </w:r>
      <w:r w:rsidR="000F654D">
        <w:t>suggested that this</w:t>
      </w:r>
      <w:r w:rsidR="006A759E">
        <w:t xml:space="preserve"> also</w:t>
      </w:r>
      <w:r w:rsidR="000F654D">
        <w:t xml:space="preserve"> may be the case with cores at Olduvai Gorge</w:t>
      </w:r>
      <w:r w:rsidR="006A759E">
        <w:t xml:space="preserve"> by showing how different core types varied according to mass</w:t>
      </w:r>
      <w:r w:rsidR="000F654D">
        <w:t xml:space="preserve">. </w:t>
      </w:r>
      <w:r w:rsidR="006A759E">
        <w:t>B</w:t>
      </w:r>
      <w:r w:rsidR="00E721C0">
        <w:t>y directly estimating the amount of mass lost from each core in the assemblage</w:t>
      </w:r>
      <w:r w:rsidR="006A759E">
        <w:t>, we</w:t>
      </w:r>
      <w:r w:rsidR="00E721C0">
        <w:t xml:space="preserve"> </w:t>
      </w:r>
      <w:r w:rsidR="006A759E">
        <w:t>f</w:t>
      </w:r>
      <w:r w:rsidR="000F654D">
        <w:t>ind</w:t>
      </w:r>
      <w:r w:rsidR="006A759E">
        <w:t xml:space="preserve"> further support for this notion as</w:t>
      </w:r>
      <w:r w:rsidR="000F654D">
        <w:t xml:space="preserve"> </w:t>
      </w:r>
      <w:r w:rsidR="00E721C0">
        <w:t xml:space="preserve">the various core exploitation strategies present at </w:t>
      </w:r>
      <w:proofErr w:type="spellStart"/>
      <w:r w:rsidR="00321529">
        <w:t>Kanjera</w:t>
      </w:r>
      <w:proofErr w:type="spellEnd"/>
      <w:r w:rsidR="00321529">
        <w:t xml:space="preserve"> South</w:t>
      </w:r>
      <w:r w:rsidR="00E721C0">
        <w:t xml:space="preserve"> are correlated with reduction intensity</w:t>
      </w:r>
      <w:r w:rsidR="006A759E">
        <w:t>.</w:t>
      </w:r>
      <w:r w:rsidR="00E721C0">
        <w:t xml:space="preserve"> </w:t>
      </w:r>
      <w:r w:rsidR="00DF6899">
        <w:t xml:space="preserve">In light of the results of this study, the frequent use of unifacial reduction strategies at sites such as </w:t>
      </w:r>
      <w:proofErr w:type="spellStart"/>
      <w:r w:rsidR="00DF6899">
        <w:t>Lokalelei</w:t>
      </w:r>
      <w:proofErr w:type="spellEnd"/>
      <w:r w:rsidR="00DF6899">
        <w:t xml:space="preserve"> 2C, East </w:t>
      </w:r>
      <w:proofErr w:type="spellStart"/>
      <w:r w:rsidR="00DF6899">
        <w:t>Gona</w:t>
      </w:r>
      <w:proofErr w:type="spellEnd"/>
      <w:r w:rsidR="00DF6899">
        <w:t xml:space="preserve">, </w:t>
      </w:r>
      <w:proofErr w:type="spellStart"/>
      <w:r w:rsidR="00DF6899">
        <w:t>Hadar</w:t>
      </w:r>
      <w:proofErr w:type="spellEnd"/>
      <w:r w:rsidR="00DF6899">
        <w:t xml:space="preserve">, </w:t>
      </w:r>
      <w:proofErr w:type="spellStart"/>
      <w:r w:rsidR="00DF6899">
        <w:t>Omo</w:t>
      </w:r>
      <w:proofErr w:type="spellEnd"/>
      <w:r w:rsidR="00DF6899">
        <w:t xml:space="preserve">, </w:t>
      </w:r>
      <w:proofErr w:type="spellStart"/>
      <w:r w:rsidR="00DF6899">
        <w:t>Ledi</w:t>
      </w:r>
      <w:proofErr w:type="spellEnd"/>
      <w:r w:rsidR="00DF6899">
        <w:t xml:space="preserve"> </w:t>
      </w:r>
      <w:proofErr w:type="spellStart"/>
      <w:r w:rsidR="00DF6899">
        <w:t>Geraru</w:t>
      </w:r>
      <w:proofErr w:type="spellEnd"/>
      <w:r w:rsidR="00DF6899">
        <w:t xml:space="preserve"> may relate to the overall abundance of </w:t>
      </w:r>
      <w:proofErr w:type="spellStart"/>
      <w:r w:rsidR="00DF6899">
        <w:t>knappable</w:t>
      </w:r>
      <w:proofErr w:type="spellEnd"/>
      <w:r w:rsidR="00DF6899">
        <w:t xml:space="preserve"> material that is </w:t>
      </w:r>
      <w:r w:rsidR="00DF6899">
        <w:lastRenderedPageBreak/>
        <w:t>immediately available at these sites</w:t>
      </w:r>
      <w:r w:rsidR="002034E8">
        <w:t xml:space="preserve"> </w:t>
      </w:r>
      <w:r w:rsidR="002034E8">
        <w:fldChar w:fldCharType="begin"/>
      </w:r>
      <w:r w:rsidR="00321529">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Pr>
          <w:rFonts w:ascii="Cambria Math" w:hAnsi="Cambria Math" w:cs="Cambria Math"/>
        </w:rPr>
        <w:instrText>∼</w:instrText>
      </w:r>
      <w:r w:rsidR="00321529">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fldChar w:fldCharType="separate"/>
      </w:r>
      <w:r w:rsidR="002034E8" w:rsidRPr="002034E8">
        <w:rPr>
          <w:rFonts w:cs="Times New Roman"/>
        </w:rPr>
        <w:t>(Kimbel et al., 1996; Roche et al., 1999; Stout et al., 2005; Braun et al., 2019)</w:t>
      </w:r>
      <w:r w:rsidR="002034E8">
        <w:fldChar w:fldCharType="end"/>
      </w:r>
    </w:p>
    <w:p w14:paraId="6B444127" w14:textId="4AF282DD" w:rsidR="0094198C" w:rsidRDefault="006A759E" w:rsidP="002F2FA2">
      <w:pPr>
        <w:pStyle w:val="BodyText"/>
        <w:spacing w:line="480" w:lineRule="auto"/>
      </w:pPr>
      <w:r>
        <w:t>Finally,</w:t>
      </w:r>
      <w:r w:rsidR="0094198C">
        <w:t xml:space="preserve"> while the preceding analysis emphasizes the role of the broader environment and land-use on technological variability, ecology is not the sole driver of </w:t>
      </w:r>
      <w:proofErr w:type="spellStart"/>
      <w:r w:rsidR="0094198C">
        <w:t>Oldowan</w:t>
      </w:r>
      <w:proofErr w:type="spellEnd"/>
      <w:r w:rsidR="0094198C">
        <w:t xml:space="preserve"> technical variation. The inter-quartile ranges in </w:t>
      </w:r>
      <w:r w:rsidR="00525E82">
        <w:t>F</w:t>
      </w:r>
      <w:r w:rsidR="0094198C">
        <w:t xml:space="preserve">igure 6 show a substantial amount of overlap between the reduction intensity and core reduction strategies. This suggests that not all variation can be explained by environmental parameters such as raw material </w:t>
      </w:r>
      <w:r w:rsidR="007577AD">
        <w:t>availability</w:t>
      </w:r>
      <w:r w:rsidR="0094198C">
        <w:t xml:space="preserve"> and material properties. Moreover, </w:t>
      </w:r>
      <w:r w:rsidR="00525E82">
        <w:t xml:space="preserve">at other localities (e.g. West Turkana) </w:t>
      </w:r>
      <w:r w:rsidR="0094198C">
        <w:t xml:space="preserve">inter-site differences are not easily explained </w:t>
      </w:r>
      <w:r w:rsidR="00F47FC7">
        <w:t xml:space="preserve">by </w:t>
      </w:r>
      <w:r w:rsidR="0094198C">
        <w:t>factors such as raw material availability alone</w:t>
      </w:r>
      <w:r w:rsidR="00AE58C2">
        <w:t xml:space="preserve"> </w:t>
      </w:r>
      <w:r w:rsidR="00AE58C2">
        <w:fldChar w:fldCharType="begin"/>
      </w:r>
      <w:r w:rsidR="00321529">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r w:rsidR="0094198C">
        <w:t xml:space="preserve">. This unexplained variation may be the result of socio-cultural dynamics that may have maintained information regarding the stone tool production process </w:t>
      </w:r>
      <w:commentRangeStart w:id="19"/>
      <w:r w:rsidR="0094198C">
        <w:t>between groups</w:t>
      </w:r>
      <w:commentRangeEnd w:id="19"/>
      <w:r w:rsidR="000E24FD">
        <w:rPr>
          <w:rStyle w:val="CommentReference"/>
          <w:rFonts w:asciiTheme="minorHAnsi" w:hAnsiTheme="minorHAnsi"/>
        </w:rPr>
        <w:commentReference w:id="19"/>
      </w:r>
      <w:r w:rsidR="0094198C">
        <w:t>. However, the fidelity and the mechanisms that underlie the maintenance of this information remain an open debate</w:t>
      </w:r>
      <w:r w:rsidR="00AE58C2">
        <w:t xml:space="preserve"> </w:t>
      </w:r>
      <w:r w:rsidR="00AE58C2">
        <w:fldChar w:fldCharType="begin"/>
      </w:r>
      <w:r w:rsidR="00321529">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rsidR="0094198C">
        <w:t>.</w:t>
      </w:r>
      <w:r w:rsidR="00F129FF">
        <w:t xml:space="preserve"> Nevertheless, the application</w:t>
      </w:r>
      <w:r w:rsidR="00315DB6">
        <w:t xml:space="preserve"> of quantitative measures of core reduction intensity, flake sequence, and edge to mass ratio, in combination with broader contextual information regarding raw material quality</w:t>
      </w:r>
      <w:r w:rsidR="00621CF9">
        <w:t xml:space="preserve"> and </w:t>
      </w:r>
      <w:r w:rsidR="00315DB6">
        <w:t>provenance</w:t>
      </w:r>
      <w:r w:rsidR="00621CF9">
        <w:t>,</w:t>
      </w:r>
      <w:r w:rsidR="00315DB6">
        <w:t xml:space="preserve"> further elucidate the relationship between hominin land-use and </w:t>
      </w:r>
      <w:proofErr w:type="spellStart"/>
      <w:r w:rsidR="00315DB6">
        <w:t>Oldowan</w:t>
      </w:r>
      <w:proofErr w:type="spellEnd"/>
      <w:r w:rsidR="00315DB6">
        <w:t xml:space="preserve"> technical decision making.  </w:t>
      </w:r>
    </w:p>
    <w:p w14:paraId="03CBF5E8" w14:textId="42FFD7E9" w:rsidR="001A42AA" w:rsidRPr="002804D6" w:rsidRDefault="00103B57" w:rsidP="000A3860">
      <w:pPr>
        <w:pStyle w:val="Heading1"/>
      </w:pPr>
      <w:bookmarkStart w:id="20" w:name="conclusion"/>
      <w:r w:rsidRPr="00103B57">
        <w:t xml:space="preserve">5. </w:t>
      </w:r>
      <w:r w:rsidRPr="002804D6">
        <w:t xml:space="preserve"> </w:t>
      </w:r>
      <w:r w:rsidR="00232C7D" w:rsidRPr="002804D6">
        <w:t>Conclusion</w:t>
      </w:r>
      <w:bookmarkEnd w:id="20"/>
    </w:p>
    <w:p w14:paraId="42A56D5E" w14:textId="57FF69D5" w:rsidR="001A42AA" w:rsidRDefault="00232C7D">
      <w:pPr>
        <w:pStyle w:val="FirstParagraph"/>
        <w:spacing w:line="480" w:lineRule="auto"/>
      </w:pPr>
      <w:r>
        <w:t xml:space="preserve">Despite the superficial simplicity of the </w:t>
      </w:r>
      <w:proofErr w:type="spellStart"/>
      <w:r>
        <w:t>Oldowan</w:t>
      </w:r>
      <w:proofErr w:type="spellEnd"/>
      <w:r>
        <w:t xml:space="preserve">, its variability reflects a complex </w:t>
      </w:r>
      <w:r w:rsidR="00FA417E">
        <w:t>interaction</w:t>
      </w:r>
      <w:r w:rsidR="00FA417E">
        <w:t xml:space="preserve"> </w:t>
      </w:r>
      <w:commentRangeStart w:id="21"/>
      <w:commentRangeEnd w:id="21"/>
      <w:r w:rsidR="003223AD">
        <w:rPr>
          <w:rStyle w:val="CommentReference"/>
          <w:rFonts w:asciiTheme="minorHAnsi" w:hAnsiTheme="minorHAnsi"/>
        </w:rPr>
        <w:commentReference w:id="21"/>
      </w:r>
      <w:r>
        <w:t xml:space="preserve">of ecological, behavioral and social factors. </w:t>
      </w:r>
      <w:r w:rsidR="00E42CC2">
        <w:t>The c</w:t>
      </w:r>
      <w:r>
        <w:t>ombination of quanti</w:t>
      </w:r>
      <w:r w:rsidR="00E42CC2">
        <w:t>ta</w:t>
      </w:r>
      <w:r>
        <w:t>tive measures of stone tool reduction with qualitative characterizations of lithic technology (</w:t>
      </w:r>
      <w:proofErr w:type="gramStart"/>
      <w:r>
        <w:t>e</w:t>
      </w:r>
      <w:r w:rsidR="0051007B">
        <w:t>.g.</w:t>
      </w:r>
      <w:proofErr w:type="gramEnd"/>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proofErr w:type="spellStart"/>
      <w:r w:rsidR="00C42325">
        <w:t>O</w:t>
      </w:r>
      <w:r>
        <w:t>ldowan</w:t>
      </w:r>
      <w:proofErr w:type="spellEnd"/>
      <w:r>
        <w:t xml:space="preserve"> technology, and hominin behavior.</w:t>
      </w:r>
    </w:p>
    <w:p w14:paraId="5F618FCE" w14:textId="01896B85" w:rsidR="001A42AA" w:rsidRDefault="00563ABC">
      <w:pPr>
        <w:pStyle w:val="BodyText"/>
        <w:spacing w:line="480" w:lineRule="auto"/>
      </w:pPr>
      <w:r>
        <w:t xml:space="preserve">At </w:t>
      </w:r>
      <w:proofErr w:type="spellStart"/>
      <w:r w:rsidR="00321529">
        <w:t>Kanjera</w:t>
      </w:r>
      <w:proofErr w:type="spellEnd"/>
      <w:r w:rsidR="00321529">
        <w:t xml:space="preserve"> South</w:t>
      </w:r>
      <w:r>
        <w:t>,</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r>
        <w:t xml:space="preserve">lithologies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w:t>
      </w:r>
      <w:r w:rsidR="002034E8">
        <w:t xml:space="preserve"> </w:t>
      </w:r>
      <w:r w:rsidR="002034E8">
        <w:fldChar w:fldCharType="begin"/>
      </w:r>
      <w:r w:rsidR="00321529">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fldChar w:fldCharType="separate"/>
      </w:r>
      <w:r w:rsidR="002034E8" w:rsidRPr="002034E8">
        <w:rPr>
          <w:rFonts w:cs="Times New Roman"/>
        </w:rPr>
        <w:t>(Braun et al., 2008a)</w:t>
      </w:r>
      <w:r w:rsidR="002034E8">
        <w:fldChar w:fldCharType="end"/>
      </w:r>
      <w:r w:rsidR="00EC441D">
        <w:t xml:space="preserve">. </w:t>
      </w:r>
      <w:r w:rsidR="00EC441D">
        <w:lastRenderedPageBreak/>
        <w:t>D</w:t>
      </w:r>
      <w:r w:rsidR="00232C7D">
        <w:t xml:space="preserve">ifferences in reduction highlight that </w:t>
      </w:r>
      <w:proofErr w:type="spellStart"/>
      <w:r w:rsidR="00232C7D">
        <w:t>Oldowan</w:t>
      </w:r>
      <w:proofErr w:type="spellEnd"/>
      <w:r w:rsidR="00232C7D">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321529">
        <w:t>Kanjera</w:t>
      </w:r>
      <w:proofErr w:type="spellEnd"/>
      <w:r w:rsidR="00321529">
        <w:t xml:space="preserve"> South</w:t>
      </w:r>
      <w:r w:rsidR="00232C7D">
        <w:t xml:space="preserve">.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w:t>
      </w:r>
      <w:proofErr w:type="spellStart"/>
      <w:r w:rsidR="00321529">
        <w:t>Kanjera</w:t>
      </w:r>
      <w:proofErr w:type="spellEnd"/>
      <w:r w:rsidR="00321529">
        <w:t xml:space="preserve"> South</w:t>
      </w:r>
      <w:r w:rsidR="00232C7D">
        <w:t xml:space="preserve">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xml:space="preserve">, to </w:t>
      </w:r>
      <w:proofErr w:type="spellStart"/>
      <w:r w:rsidR="00321529">
        <w:t>Kanjera</w:t>
      </w:r>
      <w:proofErr w:type="spellEnd"/>
      <w:r w:rsidR="00321529">
        <w:t xml:space="preserve"> South</w:t>
      </w:r>
      <w:r w:rsidR="00232C7D">
        <w:t>.</w:t>
      </w:r>
    </w:p>
    <w:p w14:paraId="3CD6B7D0" w14:textId="49EAE728" w:rsidR="001A42AA" w:rsidRDefault="00232C7D">
      <w:pPr>
        <w:pStyle w:val="BodyText"/>
        <w:spacing w:line="480" w:lineRule="auto"/>
      </w:pPr>
      <w:r>
        <w:t xml:space="preserve">This pattern also appears to have an influence on the technological strategies employed by </w:t>
      </w:r>
      <w:proofErr w:type="spellStart"/>
      <w:r>
        <w:t>Oldowan</w:t>
      </w:r>
      <w:proofErr w:type="spellEnd"/>
      <w:r>
        <w:t xml:space="preserve"> tool</w:t>
      </w:r>
      <w:r w:rsidR="00EC441D">
        <w:t xml:space="preserve"> </w:t>
      </w:r>
      <w:r>
        <w:t xml:space="preserve">makers at </w:t>
      </w:r>
      <w:proofErr w:type="spellStart"/>
      <w:r w:rsidR="00321529">
        <w:t>Kanjera</w:t>
      </w:r>
      <w:proofErr w:type="spellEnd"/>
      <w:r w:rsidR="00321529">
        <w:t xml:space="preserve"> South</w:t>
      </w:r>
      <w:r>
        <w:t xml:space="preserve">.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t>Future</w:t>
      </w:r>
      <w:r>
        <w:t xml:space="preserve"> studies </w:t>
      </w:r>
      <w:r w:rsidR="00EC441D">
        <w:t xml:space="preserve">should </w:t>
      </w:r>
      <w:r>
        <w:t>utilize a</w:t>
      </w:r>
      <w:r w:rsidR="00EC441D">
        <w:t xml:space="preserve">n </w:t>
      </w:r>
      <w:r>
        <w:t xml:space="preserve">integrated approach to understand the behavioral significance of the </w:t>
      </w:r>
      <w:proofErr w:type="spellStart"/>
      <w:r>
        <w:t>Oldowan</w:t>
      </w:r>
      <w:proofErr w:type="spellEnd"/>
      <w:r>
        <w:t>.</w:t>
      </w:r>
    </w:p>
    <w:p w14:paraId="2C5613B6" w14:textId="77777777" w:rsidR="00FA417E" w:rsidRPr="00FA417E" w:rsidRDefault="00FA417E" w:rsidP="00FA417E">
      <w:pPr>
        <w:pStyle w:val="BodyText"/>
        <w:ind w:firstLine="0"/>
        <w:rPr>
          <w:rFonts w:cs="Times New Roman"/>
          <w:b/>
          <w:bCs/>
          <w:szCs w:val="22"/>
        </w:rPr>
      </w:pPr>
      <w:r w:rsidRPr="00FA417E">
        <w:rPr>
          <w:rFonts w:cs="Times New Roman"/>
          <w:b/>
          <w:bCs/>
          <w:szCs w:val="22"/>
        </w:rPr>
        <w:t>Acknowledgements</w:t>
      </w:r>
    </w:p>
    <w:p w14:paraId="7D3F0A79" w14:textId="77777777" w:rsidR="00FA417E" w:rsidRPr="005A3B4B" w:rsidRDefault="00FA417E" w:rsidP="00FA417E">
      <w:pPr>
        <w:pStyle w:val="BodyText"/>
        <w:ind w:firstLine="0"/>
        <w:rPr>
          <w:rFonts w:cs="Times New Roman"/>
          <w:szCs w:val="22"/>
        </w:rPr>
      </w:pPr>
    </w:p>
    <w:p w14:paraId="7681D098" w14:textId="5A42277D" w:rsidR="00FA417E" w:rsidRPr="00FA417E" w:rsidRDefault="00FA417E" w:rsidP="00FA417E">
      <w:pPr>
        <w:spacing w:after="0"/>
        <w:rPr>
          <w:rFonts w:ascii="Times New Roman" w:eastAsia="Times New Roman" w:hAnsi="Times New Roman" w:cs="Times New Roman"/>
          <w:sz w:val="22"/>
          <w:szCs w:val="22"/>
        </w:rPr>
      </w:pPr>
      <w:r w:rsidRPr="00FA417E">
        <w:rPr>
          <w:rFonts w:ascii="Times New Roman" w:eastAsia="Times New Roman" w:hAnsi="Times New Roman" w:cs="Times New Roman"/>
          <w:sz w:val="22"/>
          <w:szCs w:val="22"/>
        </w:rPr>
        <w:t xml:space="preserve">We thank the National Museums of Kenya and M. </w:t>
      </w:r>
      <w:proofErr w:type="spellStart"/>
      <w:r w:rsidRPr="00FA417E">
        <w:rPr>
          <w:rFonts w:ascii="Times New Roman" w:eastAsia="Times New Roman" w:hAnsi="Times New Roman" w:cs="Times New Roman"/>
          <w:sz w:val="22"/>
          <w:szCs w:val="22"/>
        </w:rPr>
        <w:t>Kibunjia</w:t>
      </w:r>
      <w:proofErr w:type="spellEnd"/>
      <w:r w:rsidRPr="00FA417E">
        <w:rPr>
          <w:rFonts w:ascii="Times New Roman" w:eastAsia="Times New Roman" w:hAnsi="Times New Roman" w:cs="Times New Roman"/>
          <w:sz w:val="22"/>
          <w:szCs w:val="22"/>
        </w:rPr>
        <w:t xml:space="preserve">, F.K. </w:t>
      </w:r>
      <w:proofErr w:type="spellStart"/>
      <w:r w:rsidRPr="00FA417E">
        <w:rPr>
          <w:rFonts w:ascii="Times New Roman" w:eastAsia="Times New Roman" w:hAnsi="Times New Roman" w:cs="Times New Roman"/>
          <w:sz w:val="22"/>
          <w:szCs w:val="22"/>
        </w:rPr>
        <w:t>Manthi</w:t>
      </w:r>
      <w:proofErr w:type="spellEnd"/>
      <w:r w:rsidRPr="00FA417E">
        <w:rPr>
          <w:rFonts w:ascii="Times New Roman" w:eastAsia="Times New Roman" w:hAnsi="Times New Roman" w:cs="Times New Roman"/>
          <w:sz w:val="22"/>
          <w:szCs w:val="22"/>
        </w:rPr>
        <w:t xml:space="preserve">, R. Kinyanjui, J. </w:t>
      </w:r>
      <w:proofErr w:type="spellStart"/>
      <w:r w:rsidRPr="00FA417E">
        <w:rPr>
          <w:rFonts w:ascii="Times New Roman" w:eastAsia="Times New Roman" w:hAnsi="Times New Roman" w:cs="Times New Roman"/>
          <w:sz w:val="22"/>
          <w:szCs w:val="22"/>
        </w:rPr>
        <w:t>Kibii</w:t>
      </w:r>
      <w:proofErr w:type="spellEnd"/>
      <w:r w:rsidRPr="00FA417E">
        <w:rPr>
          <w:rFonts w:ascii="Times New Roman" w:eastAsia="Times New Roman" w:hAnsi="Times New Roman" w:cs="Times New Roman"/>
          <w:sz w:val="22"/>
          <w:szCs w:val="22"/>
        </w:rPr>
        <w:t xml:space="preserve"> and E.</w:t>
      </w:r>
      <w:r>
        <w:rPr>
          <w:rFonts w:ascii="Times New Roman" w:eastAsia="Times New Roman" w:hAnsi="Times New Roman" w:cs="Times New Roman"/>
          <w:sz w:val="22"/>
          <w:szCs w:val="22"/>
        </w:rPr>
        <w:t xml:space="preserve"> </w:t>
      </w:r>
      <w:proofErr w:type="spellStart"/>
      <w:r w:rsidRPr="00FA417E">
        <w:rPr>
          <w:rFonts w:ascii="Times New Roman" w:eastAsia="Times New Roman" w:hAnsi="Times New Roman" w:cs="Times New Roman"/>
          <w:sz w:val="22"/>
          <w:szCs w:val="22"/>
        </w:rPr>
        <w:t>Ndiema</w:t>
      </w:r>
      <w:proofErr w:type="spellEnd"/>
      <w:r w:rsidRPr="00FA417E">
        <w:rPr>
          <w:rFonts w:ascii="Times New Roman" w:eastAsia="Times New Roman" w:hAnsi="Times New Roman" w:cs="Times New Roman"/>
          <w:sz w:val="22"/>
          <w:szCs w:val="22"/>
        </w:rPr>
        <w:t xml:space="preserve"> for support. J.M. </w:t>
      </w:r>
      <w:proofErr w:type="spellStart"/>
      <w:r w:rsidRPr="00FA417E">
        <w:rPr>
          <w:rFonts w:ascii="Times New Roman" w:eastAsia="Times New Roman" w:hAnsi="Times New Roman" w:cs="Times New Roman"/>
          <w:sz w:val="22"/>
          <w:szCs w:val="22"/>
        </w:rPr>
        <w:t>Nume</w:t>
      </w:r>
      <w:proofErr w:type="spellEnd"/>
      <w:r w:rsidRPr="00FA417E">
        <w:rPr>
          <w:rFonts w:ascii="Times New Roman" w:eastAsia="Times New Roman" w:hAnsi="Times New Roman" w:cs="Times New Roman"/>
          <w:sz w:val="22"/>
          <w:szCs w:val="22"/>
        </w:rPr>
        <w:t xml:space="preserve"> and B. Onyango managed the </w:t>
      </w:r>
      <w:proofErr w:type="spellStart"/>
      <w:r w:rsidRPr="00FA417E">
        <w:rPr>
          <w:rFonts w:ascii="Times New Roman" w:eastAsia="Times New Roman" w:hAnsi="Times New Roman" w:cs="Times New Roman"/>
          <w:sz w:val="22"/>
          <w:szCs w:val="22"/>
        </w:rPr>
        <w:t>Kanjera</w:t>
      </w:r>
      <w:proofErr w:type="spellEnd"/>
      <w:r w:rsidRPr="00FA417E">
        <w:rPr>
          <w:rFonts w:ascii="Times New Roman" w:eastAsia="Times New Roman" w:hAnsi="Times New Roman" w:cs="Times New Roman"/>
          <w:sz w:val="22"/>
          <w:szCs w:val="22"/>
        </w:rPr>
        <w:t xml:space="preserve"> field teams. We acknowledge</w:t>
      </w:r>
      <w:r>
        <w:rPr>
          <w:rFonts w:ascii="Times New Roman" w:eastAsia="Times New Roman" w:hAnsi="Times New Roman" w:cs="Times New Roman"/>
          <w:sz w:val="22"/>
          <w:szCs w:val="22"/>
        </w:rPr>
        <w:t xml:space="preserve"> </w:t>
      </w:r>
      <w:r w:rsidRPr="00FA417E">
        <w:rPr>
          <w:rFonts w:ascii="Times New Roman" w:eastAsia="Times New Roman" w:hAnsi="Times New Roman" w:cs="Times New Roman"/>
          <w:sz w:val="22"/>
          <w:szCs w:val="22"/>
        </w:rPr>
        <w:t xml:space="preserve">Kenya Government permission granted by the Ministry of Sports, Culture and the Arts, and by NACOSTI permit P/14/7709/701. </w:t>
      </w:r>
      <w:r w:rsidRPr="00FA417E">
        <w:rPr>
          <w:rFonts w:ascii="Times New Roman" w:hAnsi="Times New Roman" w:cs="Times New Roman"/>
          <w:sz w:val="22"/>
          <w:szCs w:val="22"/>
        </w:rPr>
        <w:t xml:space="preserve">Funding from the L.S.B. Leakey Foundation, the National Geographic Society, the National Science Foundation, the </w:t>
      </w:r>
      <w:proofErr w:type="spellStart"/>
      <w:r w:rsidRPr="00FA417E">
        <w:rPr>
          <w:rFonts w:ascii="Times New Roman" w:hAnsi="Times New Roman" w:cs="Times New Roman"/>
          <w:sz w:val="22"/>
          <w:szCs w:val="22"/>
        </w:rPr>
        <w:t>Wenner</w:t>
      </w:r>
      <w:proofErr w:type="spellEnd"/>
      <w:r w:rsidRPr="00FA417E">
        <w:rPr>
          <w:rFonts w:ascii="Times New Roman" w:hAnsi="Times New Roman" w:cs="Times New Roman"/>
          <w:sz w:val="22"/>
          <w:szCs w:val="22"/>
        </w:rPr>
        <w:t>–</w:t>
      </w:r>
      <w:proofErr w:type="spellStart"/>
      <w:r w:rsidRPr="00FA417E">
        <w:rPr>
          <w:rFonts w:ascii="Times New Roman" w:hAnsi="Times New Roman" w:cs="Times New Roman"/>
          <w:sz w:val="22"/>
          <w:szCs w:val="22"/>
        </w:rPr>
        <w:t>Gren</w:t>
      </w:r>
      <w:proofErr w:type="spellEnd"/>
      <w:r w:rsidRPr="00FA417E">
        <w:rPr>
          <w:rFonts w:ascii="Times New Roman" w:hAnsi="Times New Roman" w:cs="Times New Roman"/>
          <w:sz w:val="22"/>
          <w:szCs w:val="22"/>
        </w:rPr>
        <w:t xml:space="preserve"> Foundation and the Professional Staff Congress–City University of New York Research Award Program to TP for </w:t>
      </w:r>
      <w:proofErr w:type="spellStart"/>
      <w:r w:rsidRPr="00FA417E">
        <w:rPr>
          <w:rFonts w:ascii="Times New Roman" w:hAnsi="Times New Roman" w:cs="Times New Roman"/>
          <w:sz w:val="22"/>
          <w:szCs w:val="22"/>
        </w:rPr>
        <w:t>Kanjera</w:t>
      </w:r>
      <w:proofErr w:type="spellEnd"/>
      <w:r w:rsidRPr="00FA417E">
        <w:rPr>
          <w:rFonts w:ascii="Times New Roman" w:hAnsi="Times New Roman" w:cs="Times New Roman"/>
          <w:sz w:val="22"/>
          <w:szCs w:val="22"/>
        </w:rPr>
        <w:t xml:space="preserve"> field and laboratory work is gratefully acknowledged.</w:t>
      </w:r>
      <w:r w:rsidRPr="00FA417E">
        <w:rPr>
          <w:rFonts w:ascii="Times New Roman" w:eastAsia="Times New Roman" w:hAnsi="Times New Roman" w:cs="Times New Roman"/>
          <w:sz w:val="22"/>
          <w:szCs w:val="22"/>
        </w:rPr>
        <w:t xml:space="preserve">  </w:t>
      </w:r>
      <w:r w:rsidRPr="00FA417E">
        <w:rPr>
          <w:rFonts w:ascii="Times New Roman" w:hAnsi="Times New Roman" w:cs="Times New Roman"/>
          <w:sz w:val="22"/>
          <w:szCs w:val="22"/>
        </w:rPr>
        <w:t xml:space="preserve">We would like to thank Rick Potts and the Human Origins Program at the Smithsonian Institution for support during all phases of the </w:t>
      </w:r>
      <w:proofErr w:type="spellStart"/>
      <w:r w:rsidRPr="00FA417E">
        <w:rPr>
          <w:rFonts w:ascii="Times New Roman" w:hAnsi="Times New Roman" w:cs="Times New Roman"/>
          <w:sz w:val="22"/>
          <w:szCs w:val="22"/>
        </w:rPr>
        <w:t>Kanjera</w:t>
      </w:r>
      <w:proofErr w:type="spellEnd"/>
      <w:r w:rsidRPr="00FA417E">
        <w:rPr>
          <w:rFonts w:ascii="Times New Roman" w:hAnsi="Times New Roman" w:cs="Times New Roman"/>
          <w:sz w:val="22"/>
          <w:szCs w:val="22"/>
        </w:rPr>
        <w:t xml:space="preserve"> research</w:t>
      </w:r>
      <w:r w:rsidRPr="00FA417E">
        <w:rPr>
          <w:rFonts w:ascii="Times New Roman" w:eastAsia="Times New Roman" w:hAnsi="Times New Roman" w:cs="Times New Roman"/>
          <w:sz w:val="22"/>
          <w:szCs w:val="22"/>
        </w:rPr>
        <w:t>, and the Peter Buck Fund for Human Origins Research.</w:t>
      </w:r>
    </w:p>
    <w:p w14:paraId="2018F3AD" w14:textId="77777777" w:rsidR="00FA417E" w:rsidRDefault="00FA417E" w:rsidP="00FA417E">
      <w:pPr>
        <w:pStyle w:val="BodyText"/>
        <w:spacing w:line="480" w:lineRule="auto"/>
        <w:ind w:firstLine="0"/>
      </w:pPr>
    </w:p>
    <w:p w14:paraId="5EB8A444" w14:textId="7A16F117" w:rsidR="005A3B4B" w:rsidRDefault="00232C7D" w:rsidP="00FA417E">
      <w:pPr>
        <w:pStyle w:val="Heading1"/>
      </w:pPr>
      <w:bookmarkStart w:id="22" w:name="references"/>
      <w:r>
        <w:lastRenderedPageBreak/>
        <w:t>References</w:t>
      </w:r>
      <w:bookmarkEnd w:id="22"/>
    </w:p>
    <w:p w14:paraId="0471CA56" w14:textId="77777777" w:rsidR="00FA417E" w:rsidRPr="00FA417E" w:rsidRDefault="00FA417E" w:rsidP="00FA417E">
      <w:pPr>
        <w:pStyle w:val="Bibliography"/>
        <w:spacing w:line="480" w:lineRule="auto"/>
      </w:pPr>
      <w:r>
        <w:fldChar w:fldCharType="begin"/>
      </w:r>
      <w:r>
        <w:instrText xml:space="preserve"> ADDIN ZOTERO_BIBL {"uncited":[],"omitted":[],"custom":[]} CSL_BIBLIOGRAPHY </w:instrText>
      </w:r>
      <w:r>
        <w:fldChar w:fldCharType="separate"/>
      </w:r>
      <w:proofErr w:type="spellStart"/>
      <w:r w:rsidRPr="00FA417E">
        <w:t>Behrensmeyer</w:t>
      </w:r>
      <w:proofErr w:type="spellEnd"/>
      <w:r w:rsidRPr="00FA417E">
        <w:t xml:space="preserve">, A.K., Potts, R., Plummer, T.W., </w:t>
      </w:r>
      <w:proofErr w:type="spellStart"/>
      <w:r w:rsidRPr="00FA417E">
        <w:t>Tauxe</w:t>
      </w:r>
      <w:proofErr w:type="spellEnd"/>
      <w:r w:rsidRPr="00FA417E">
        <w:t xml:space="preserve">, L., Opdyke, N., </w:t>
      </w:r>
      <w:proofErr w:type="spellStart"/>
      <w:r w:rsidRPr="00FA417E">
        <w:t>Jorstad</w:t>
      </w:r>
      <w:proofErr w:type="spellEnd"/>
      <w:r w:rsidRPr="00FA417E">
        <w:t xml:space="preserve">, T., 1995. The Pleistocene locality of </w:t>
      </w:r>
      <w:proofErr w:type="spellStart"/>
      <w:r w:rsidRPr="00FA417E">
        <w:t>Kanjera</w:t>
      </w:r>
      <w:proofErr w:type="spellEnd"/>
      <w:r w:rsidRPr="00FA417E">
        <w:t>, Western Kenya: stratigraphy, chronology and paleoenvironments. Journal of Human Evolution. 29, 247–274.</w:t>
      </w:r>
    </w:p>
    <w:p w14:paraId="1C6BFF8A" w14:textId="77777777" w:rsidR="00FA417E" w:rsidRPr="00FA417E" w:rsidRDefault="00FA417E" w:rsidP="00FA417E">
      <w:pPr>
        <w:pStyle w:val="Bibliography"/>
        <w:spacing w:line="480" w:lineRule="auto"/>
      </w:pPr>
      <w:r w:rsidRPr="00FA417E">
        <w:t xml:space="preserve">Blumenschine, R.J., Masao, F.T., </w:t>
      </w:r>
      <w:proofErr w:type="spellStart"/>
      <w:r w:rsidRPr="00FA417E">
        <w:t>Stollhofen</w:t>
      </w:r>
      <w:proofErr w:type="spellEnd"/>
      <w:r w:rsidRPr="00FA417E">
        <w:t xml:space="preserve">, H., Stanistreet, I.G., Bamford, M.K., Albert, R.M., </w:t>
      </w:r>
      <w:proofErr w:type="spellStart"/>
      <w:r w:rsidRPr="00FA417E">
        <w:t>Njau</w:t>
      </w:r>
      <w:proofErr w:type="spellEnd"/>
      <w:r w:rsidRPr="00FA417E">
        <w:t xml:space="preserve">, J.K., </w:t>
      </w:r>
      <w:proofErr w:type="spellStart"/>
      <w:r w:rsidRPr="00FA417E">
        <w:t>Prassack</w:t>
      </w:r>
      <w:proofErr w:type="spellEnd"/>
      <w:r w:rsidRPr="00FA417E">
        <w:t xml:space="preserve">, K.A., 2012a. Landscape distribution of </w:t>
      </w:r>
      <w:proofErr w:type="spellStart"/>
      <w:r w:rsidRPr="00FA417E">
        <w:t>Oldowan</w:t>
      </w:r>
      <w:proofErr w:type="spellEnd"/>
      <w:r w:rsidRPr="00FA417E">
        <w:t xml:space="preserve"> stone artifact assemblages across the fault compartments of the eastern Olduvai Lake Basin during early lowermost Bed II times. Journal of Human Evolution. 63, 384–394.</w:t>
      </w:r>
    </w:p>
    <w:p w14:paraId="763710BE" w14:textId="77777777" w:rsidR="00FA417E" w:rsidRPr="00FA417E" w:rsidRDefault="00FA417E" w:rsidP="00FA417E">
      <w:pPr>
        <w:pStyle w:val="Bibliography"/>
        <w:spacing w:line="480" w:lineRule="auto"/>
      </w:pPr>
      <w:r w:rsidRPr="00FA417E">
        <w:t xml:space="preserve">Blumenschine, R.J., Masao, F.T., </w:t>
      </w:r>
      <w:proofErr w:type="spellStart"/>
      <w:r w:rsidRPr="00FA417E">
        <w:t>Tactikos</w:t>
      </w:r>
      <w:proofErr w:type="spellEnd"/>
      <w:r w:rsidRPr="00FA417E">
        <w:t xml:space="preserve">, J.C., Ebert, J.I., 2008. Effects of distance from stone source on landscape-scale variation in </w:t>
      </w:r>
      <w:proofErr w:type="spellStart"/>
      <w:r w:rsidRPr="00FA417E">
        <w:t>Oldowan</w:t>
      </w:r>
      <w:proofErr w:type="spellEnd"/>
      <w:r w:rsidRPr="00FA417E">
        <w:t xml:space="preserve"> artifact assemblages in the Paleo-Olduvai Basin, Tanzania. Journal of Archaeological Science. 35, 76–86.</w:t>
      </w:r>
    </w:p>
    <w:p w14:paraId="398A5165" w14:textId="77777777" w:rsidR="00FA417E" w:rsidRPr="00FA417E" w:rsidRDefault="00FA417E" w:rsidP="00FA417E">
      <w:pPr>
        <w:pStyle w:val="Bibliography"/>
        <w:spacing w:line="480" w:lineRule="auto"/>
      </w:pPr>
      <w:r w:rsidRPr="00FA417E">
        <w:t>Blumenschine, R.J., Peters, C.R., 1998. Archaeological predictions for hominid land use in the paleo-Olduvai Basin, Tanzania, during lowermost Bed II times. Journal of Human Evolution. 34, 565–607.</w:t>
      </w:r>
    </w:p>
    <w:p w14:paraId="0A6159A6" w14:textId="77777777" w:rsidR="00FA417E" w:rsidRPr="00FA417E" w:rsidRDefault="00FA417E" w:rsidP="00FA417E">
      <w:pPr>
        <w:pStyle w:val="Bibliography"/>
        <w:spacing w:line="480" w:lineRule="auto"/>
      </w:pPr>
      <w:r w:rsidRPr="00FA417E">
        <w:t xml:space="preserve">Blumenschine, R.J., Stanistreet, I.G., </w:t>
      </w:r>
      <w:proofErr w:type="spellStart"/>
      <w:r w:rsidRPr="00FA417E">
        <w:t>Njau</w:t>
      </w:r>
      <w:proofErr w:type="spellEnd"/>
      <w:r w:rsidRPr="00FA417E">
        <w:t xml:space="preserve">, J.K., Bamford, M.K., Masao, F.T., Albert, R.M., </w:t>
      </w:r>
      <w:proofErr w:type="spellStart"/>
      <w:r w:rsidRPr="00FA417E">
        <w:t>Stollhofen</w:t>
      </w:r>
      <w:proofErr w:type="spellEnd"/>
      <w:r w:rsidRPr="00FA417E">
        <w:t xml:space="preserve">, H., Andrews, P., </w:t>
      </w:r>
      <w:proofErr w:type="spellStart"/>
      <w:r w:rsidRPr="00FA417E">
        <w:t>Prassack</w:t>
      </w:r>
      <w:proofErr w:type="spellEnd"/>
      <w:r w:rsidRPr="00FA417E">
        <w:t>, K.A., McHenry, L.J., Fernández-</w:t>
      </w:r>
      <w:proofErr w:type="spellStart"/>
      <w:r w:rsidRPr="00FA417E">
        <w:t>Jalvo</w:t>
      </w:r>
      <w:proofErr w:type="spellEnd"/>
      <w:r w:rsidRPr="00FA417E">
        <w:t xml:space="preserve">, Y., </w:t>
      </w:r>
      <w:proofErr w:type="spellStart"/>
      <w:r w:rsidRPr="00FA417E">
        <w:t>Camilli</w:t>
      </w:r>
      <w:proofErr w:type="spellEnd"/>
      <w:r w:rsidRPr="00FA417E">
        <w:t xml:space="preserve">, E.L., Ebert, J.I., 2012b. Environments and hominin activities across the FLK Peninsula during </w:t>
      </w:r>
      <w:proofErr w:type="spellStart"/>
      <w:r w:rsidRPr="00FA417E">
        <w:t>Zinjanthropus</w:t>
      </w:r>
      <w:proofErr w:type="spellEnd"/>
      <w:r w:rsidRPr="00FA417E">
        <w:t xml:space="preserve"> times (1.84 Ma), Olduvai Gorge, Tanzania. Journal of Human Evolution. 63, 364–383.</w:t>
      </w:r>
    </w:p>
    <w:p w14:paraId="53B8F37F" w14:textId="77777777" w:rsidR="00FA417E" w:rsidRPr="00FA417E" w:rsidRDefault="00FA417E" w:rsidP="00FA417E">
      <w:pPr>
        <w:pStyle w:val="Bibliography"/>
        <w:spacing w:line="480" w:lineRule="auto"/>
      </w:pPr>
      <w:proofErr w:type="spellStart"/>
      <w:r w:rsidRPr="00FA417E">
        <w:t>Brantingham</w:t>
      </w:r>
      <w:proofErr w:type="spellEnd"/>
      <w:r w:rsidRPr="00FA417E">
        <w:t>, P.J., 2003. A Neutral Model of Stone Raw Material Procurement. American Antiquity. 68, 487–509.</w:t>
      </w:r>
    </w:p>
    <w:p w14:paraId="79621FD5" w14:textId="77777777" w:rsidR="00FA417E" w:rsidRPr="00FA417E" w:rsidRDefault="00FA417E" w:rsidP="00FA417E">
      <w:pPr>
        <w:pStyle w:val="Bibliography"/>
        <w:spacing w:line="480" w:lineRule="auto"/>
      </w:pPr>
      <w:proofErr w:type="spellStart"/>
      <w:r w:rsidRPr="00FA417E">
        <w:t>Brantingham</w:t>
      </w:r>
      <w:proofErr w:type="spellEnd"/>
      <w:r w:rsidRPr="00FA417E">
        <w:t>, P.J., 2006. Measuring Forager Mobility. Current Anthropology. 47, 435–459.</w:t>
      </w:r>
    </w:p>
    <w:p w14:paraId="446C2045" w14:textId="77777777" w:rsidR="00FA417E" w:rsidRPr="00FA417E" w:rsidRDefault="00FA417E" w:rsidP="00FA417E">
      <w:pPr>
        <w:pStyle w:val="Bibliography"/>
        <w:spacing w:line="480" w:lineRule="auto"/>
      </w:pPr>
      <w:r w:rsidRPr="00FA417E">
        <w:lastRenderedPageBreak/>
        <w:t xml:space="preserve">Braun, D.R., </w:t>
      </w:r>
      <w:proofErr w:type="spellStart"/>
      <w:r w:rsidRPr="00FA417E">
        <w:t>Aldeias</w:t>
      </w:r>
      <w:proofErr w:type="spellEnd"/>
      <w:r w:rsidRPr="00FA417E">
        <w:t xml:space="preserve">, V., Archer, W., Arrowsmith, J.R., </w:t>
      </w:r>
      <w:proofErr w:type="spellStart"/>
      <w:r w:rsidRPr="00FA417E">
        <w:t>Baraki</w:t>
      </w:r>
      <w:proofErr w:type="spellEnd"/>
      <w:r w:rsidRPr="00FA417E">
        <w:t xml:space="preserve">, N., </w:t>
      </w:r>
      <w:proofErr w:type="spellStart"/>
      <w:r w:rsidRPr="00FA417E">
        <w:t>Campisano</w:t>
      </w:r>
      <w:proofErr w:type="spellEnd"/>
      <w:r w:rsidRPr="00FA417E">
        <w:t xml:space="preserve">, C.J., </w:t>
      </w:r>
      <w:proofErr w:type="spellStart"/>
      <w:r w:rsidRPr="00FA417E">
        <w:t>Deino</w:t>
      </w:r>
      <w:proofErr w:type="spellEnd"/>
      <w:r w:rsidRPr="00FA417E">
        <w:t>, A.L., DiMaggio, E.N., Dupont-</w:t>
      </w:r>
      <w:proofErr w:type="spellStart"/>
      <w:r w:rsidRPr="00FA417E">
        <w:t>Nivet</w:t>
      </w:r>
      <w:proofErr w:type="spellEnd"/>
      <w:r w:rsidRPr="00FA417E">
        <w:t xml:space="preserve">, G., </w:t>
      </w:r>
      <w:proofErr w:type="spellStart"/>
      <w:r w:rsidRPr="00FA417E">
        <w:t>Engda</w:t>
      </w:r>
      <w:proofErr w:type="spellEnd"/>
      <w:r w:rsidRPr="00FA417E">
        <w:t xml:space="preserve">, B., </w:t>
      </w:r>
      <w:proofErr w:type="spellStart"/>
      <w:r w:rsidRPr="00FA417E">
        <w:t>Feary</w:t>
      </w:r>
      <w:proofErr w:type="spellEnd"/>
      <w:r w:rsidRPr="00FA417E">
        <w:t xml:space="preserve">, D.A., </w:t>
      </w:r>
      <w:proofErr w:type="spellStart"/>
      <w:r w:rsidRPr="00FA417E">
        <w:t>Garello</w:t>
      </w:r>
      <w:proofErr w:type="spellEnd"/>
      <w:r w:rsidRPr="00FA417E">
        <w:t xml:space="preserve">, D.I., </w:t>
      </w:r>
      <w:proofErr w:type="spellStart"/>
      <w:r w:rsidRPr="00FA417E">
        <w:t>Kerfelew</w:t>
      </w:r>
      <w:proofErr w:type="spellEnd"/>
      <w:r w:rsidRPr="00FA417E">
        <w:t xml:space="preserve">, Z., </w:t>
      </w:r>
      <w:proofErr w:type="spellStart"/>
      <w:r w:rsidRPr="00FA417E">
        <w:t>McPherron</w:t>
      </w:r>
      <w:proofErr w:type="spellEnd"/>
      <w:r w:rsidRPr="00FA417E">
        <w:t xml:space="preserve">, S.P., Patterson, D.B., Reeves, J.S., Thompson, J.C., Reed, K.E., 2019. Earliest known </w:t>
      </w:r>
      <w:proofErr w:type="spellStart"/>
      <w:r w:rsidRPr="00FA417E">
        <w:t>Oldowan</w:t>
      </w:r>
      <w:proofErr w:type="spellEnd"/>
      <w:r w:rsidRPr="00FA417E">
        <w:t xml:space="preserve"> artifacts at &amp;gt;2.58 Ma from </w:t>
      </w:r>
      <w:proofErr w:type="spellStart"/>
      <w:r w:rsidRPr="00FA417E">
        <w:t>Ledi-Geraru</w:t>
      </w:r>
      <w:proofErr w:type="spellEnd"/>
      <w:r w:rsidRPr="00FA417E">
        <w:t>, Ethiopia, highlight early technological diversity. Proceedings of the National Academy of Sciences. 116, 11712–11717.</w:t>
      </w:r>
    </w:p>
    <w:p w14:paraId="031ED482" w14:textId="77777777" w:rsidR="00FA417E" w:rsidRPr="00FA417E" w:rsidRDefault="00FA417E" w:rsidP="00FA417E">
      <w:pPr>
        <w:pStyle w:val="Bibliography"/>
        <w:spacing w:line="480" w:lineRule="auto"/>
      </w:pPr>
      <w:r w:rsidRPr="00FA417E">
        <w:t xml:space="preserve">Braun, D.R., Harris, J.W.K., 2003. Technological Developments in the </w:t>
      </w:r>
      <w:proofErr w:type="spellStart"/>
      <w:r w:rsidRPr="00FA417E">
        <w:t>Oldowan</w:t>
      </w:r>
      <w:proofErr w:type="spellEnd"/>
      <w:r w:rsidRPr="00FA417E">
        <w:t xml:space="preserve"> of </w:t>
      </w:r>
      <w:proofErr w:type="spellStart"/>
      <w:r w:rsidRPr="00FA417E">
        <w:t>Koobi</w:t>
      </w:r>
      <w:proofErr w:type="spellEnd"/>
      <w:r w:rsidRPr="00FA417E">
        <w:t xml:space="preserve"> Fora: Innovative Techniques of Artifact Analysis. p. 29.</w:t>
      </w:r>
    </w:p>
    <w:p w14:paraId="50CB1FBF" w14:textId="77777777" w:rsidR="00FA417E" w:rsidRPr="00FA417E" w:rsidRDefault="00FA417E" w:rsidP="00FA417E">
      <w:pPr>
        <w:pStyle w:val="Bibliography"/>
        <w:spacing w:line="480" w:lineRule="auto"/>
      </w:pPr>
      <w:r w:rsidRPr="00FA417E">
        <w:t xml:space="preserve">Braun, D.R., Plummer, T., </w:t>
      </w:r>
      <w:proofErr w:type="spellStart"/>
      <w:r w:rsidRPr="00FA417E">
        <w:t>Ditchfield</w:t>
      </w:r>
      <w:proofErr w:type="spellEnd"/>
      <w:r w:rsidRPr="00FA417E">
        <w:t xml:space="preserve">, P., Ferraro, J.V., </w:t>
      </w:r>
      <w:proofErr w:type="spellStart"/>
      <w:r w:rsidRPr="00FA417E">
        <w:t>Maina</w:t>
      </w:r>
      <w:proofErr w:type="spellEnd"/>
      <w:r w:rsidRPr="00FA417E">
        <w:t xml:space="preserve">, D., Bishop, L.C., Potts, R., 2008a. </w:t>
      </w:r>
      <w:proofErr w:type="spellStart"/>
      <w:r w:rsidRPr="00FA417E">
        <w:t>Oldowan</w:t>
      </w:r>
      <w:proofErr w:type="spellEnd"/>
      <w:r w:rsidRPr="00FA417E">
        <w:t xml:space="preserve"> behavior and raw material transport: perspectives from the </w:t>
      </w:r>
      <w:proofErr w:type="spellStart"/>
      <w:r w:rsidRPr="00FA417E">
        <w:t>Kanjera</w:t>
      </w:r>
      <w:proofErr w:type="spellEnd"/>
      <w:r w:rsidRPr="00FA417E">
        <w:t xml:space="preserve"> Formation. Journal of Archaeological Science. 35, 2329–2345.</w:t>
      </w:r>
    </w:p>
    <w:p w14:paraId="1B8DB5C9" w14:textId="77777777" w:rsidR="00FA417E" w:rsidRPr="00FA417E" w:rsidRDefault="00FA417E" w:rsidP="00FA417E">
      <w:pPr>
        <w:pStyle w:val="Bibliography"/>
        <w:spacing w:line="480" w:lineRule="auto"/>
      </w:pPr>
      <w:r w:rsidRPr="00FA417E">
        <w:t xml:space="preserve">Braun, D.R., Plummer, T.W., </w:t>
      </w:r>
      <w:proofErr w:type="spellStart"/>
      <w:r w:rsidRPr="00FA417E">
        <w:t>Ditchfield</w:t>
      </w:r>
      <w:proofErr w:type="spellEnd"/>
      <w:r w:rsidRPr="00FA417E">
        <w:t xml:space="preserve">, P.W., Bishop, L.C., Ferraro, J.V., 2009a. </w:t>
      </w:r>
      <w:proofErr w:type="spellStart"/>
      <w:r w:rsidRPr="00FA417E">
        <w:t>Oldowan</w:t>
      </w:r>
      <w:proofErr w:type="spellEnd"/>
      <w:r w:rsidRPr="00FA417E">
        <w:t xml:space="preserve"> Technology and Raw Material Variability at </w:t>
      </w:r>
      <w:proofErr w:type="spellStart"/>
      <w:r w:rsidRPr="00FA417E">
        <w:t>Kanjera</w:t>
      </w:r>
      <w:proofErr w:type="spellEnd"/>
      <w:r w:rsidRPr="00FA417E">
        <w:t xml:space="preserve"> South. In: Interdisciplinary Approaches to the </w:t>
      </w:r>
      <w:proofErr w:type="spellStart"/>
      <w:r w:rsidRPr="00FA417E">
        <w:t>Oldowan</w:t>
      </w:r>
      <w:proofErr w:type="spellEnd"/>
      <w:r w:rsidRPr="00FA417E">
        <w:t>, Vertebrate Paleobiology and Paleoanthropology. Springer Netherlands, Dordrecht, pp. 99–110.</w:t>
      </w:r>
    </w:p>
    <w:p w14:paraId="2683B0DE" w14:textId="77777777" w:rsidR="00FA417E" w:rsidRPr="00FA417E" w:rsidRDefault="00FA417E" w:rsidP="00FA417E">
      <w:pPr>
        <w:pStyle w:val="Bibliography"/>
        <w:spacing w:line="480" w:lineRule="auto"/>
      </w:pPr>
      <w:r w:rsidRPr="00FA417E">
        <w:t xml:space="preserve">Braun, D.R., Plummer, T.W., Ferraro, J.V., </w:t>
      </w:r>
      <w:proofErr w:type="spellStart"/>
      <w:r w:rsidRPr="00FA417E">
        <w:t>Ditchfield</w:t>
      </w:r>
      <w:proofErr w:type="spellEnd"/>
      <w:r w:rsidRPr="00FA417E">
        <w:t xml:space="preserve">, P., Bishop, L.C., 2009b. Raw material quality and </w:t>
      </w:r>
      <w:proofErr w:type="spellStart"/>
      <w:r w:rsidRPr="00FA417E">
        <w:t>Oldowan</w:t>
      </w:r>
      <w:proofErr w:type="spellEnd"/>
      <w:r w:rsidRPr="00FA417E">
        <w:t xml:space="preserve"> hominin </w:t>
      </w:r>
      <w:proofErr w:type="spellStart"/>
      <w:r w:rsidRPr="00FA417E">
        <w:t>toolstone</w:t>
      </w:r>
      <w:proofErr w:type="spellEnd"/>
      <w:r w:rsidRPr="00FA417E">
        <w:t xml:space="preserve"> preferences: evidence from </w:t>
      </w:r>
      <w:proofErr w:type="spellStart"/>
      <w:r w:rsidRPr="00FA417E">
        <w:t>Kanjera</w:t>
      </w:r>
      <w:proofErr w:type="spellEnd"/>
      <w:r w:rsidRPr="00FA417E">
        <w:t xml:space="preserve"> South, Kenya. Journal of Archaeological Science. 36, 1605–1614.</w:t>
      </w:r>
    </w:p>
    <w:p w14:paraId="25250E1D" w14:textId="77777777" w:rsidR="00FA417E" w:rsidRPr="00FA417E" w:rsidRDefault="00FA417E" w:rsidP="00FA417E">
      <w:pPr>
        <w:pStyle w:val="Bibliography"/>
        <w:spacing w:line="480" w:lineRule="auto"/>
      </w:pPr>
      <w:r w:rsidRPr="00FA417E">
        <w:t xml:space="preserve">Braun, D.R., Rogers, M.J., Harris, J.W.K., Walker, S.J., 2008b. Landscape-scale variation in hominin tool use: Evidence from the Developed </w:t>
      </w:r>
      <w:proofErr w:type="spellStart"/>
      <w:r w:rsidRPr="00FA417E">
        <w:t>Oldowan</w:t>
      </w:r>
      <w:proofErr w:type="spellEnd"/>
      <w:r w:rsidRPr="00FA417E">
        <w:t>. Journal of Human Evolution. 55, 1053–1063.</w:t>
      </w:r>
    </w:p>
    <w:p w14:paraId="199B43BB" w14:textId="77777777" w:rsidR="00FA417E" w:rsidRPr="00FA417E" w:rsidRDefault="00FA417E" w:rsidP="00FA417E">
      <w:pPr>
        <w:pStyle w:val="Bibliography"/>
        <w:spacing w:line="480" w:lineRule="auto"/>
      </w:pPr>
      <w:r w:rsidRPr="00FA417E">
        <w:lastRenderedPageBreak/>
        <w:t xml:space="preserve">Braun, D.R., </w:t>
      </w:r>
      <w:proofErr w:type="spellStart"/>
      <w:r w:rsidRPr="00FA417E">
        <w:t>Tactikos</w:t>
      </w:r>
      <w:proofErr w:type="spellEnd"/>
      <w:r w:rsidRPr="00FA417E">
        <w:t xml:space="preserve">, J.C., Ferraro, J.V., </w:t>
      </w:r>
      <w:proofErr w:type="spellStart"/>
      <w:r w:rsidRPr="00FA417E">
        <w:t>Arnow</w:t>
      </w:r>
      <w:proofErr w:type="spellEnd"/>
      <w:r w:rsidRPr="00FA417E">
        <w:t xml:space="preserve">, S.L., Harris, J.W.K., 2008c. </w:t>
      </w:r>
      <w:proofErr w:type="spellStart"/>
      <w:r w:rsidRPr="00FA417E">
        <w:t>Oldowan</w:t>
      </w:r>
      <w:proofErr w:type="spellEnd"/>
      <w:r w:rsidRPr="00FA417E">
        <w:t xml:space="preserve"> reduction sequences: methodological considerations. Journal of Archaeological Science. 35, 2153–2163.</w:t>
      </w:r>
    </w:p>
    <w:p w14:paraId="74822490" w14:textId="77777777" w:rsidR="00FA417E" w:rsidRPr="00FA417E" w:rsidRDefault="00FA417E" w:rsidP="00FA417E">
      <w:pPr>
        <w:pStyle w:val="Bibliography"/>
        <w:spacing w:line="480" w:lineRule="auto"/>
      </w:pPr>
      <w:r w:rsidRPr="00FA417E">
        <w:t xml:space="preserve">Braun, D.R., </w:t>
      </w:r>
      <w:proofErr w:type="spellStart"/>
      <w:r w:rsidRPr="00FA417E">
        <w:t>Tactikos</w:t>
      </w:r>
      <w:proofErr w:type="spellEnd"/>
      <w:r w:rsidRPr="00FA417E">
        <w:t xml:space="preserve">, J.C., Ferraro, J.V., Harris, J.W.K., 2005. Flake recovery rates and inferences of </w:t>
      </w:r>
      <w:proofErr w:type="spellStart"/>
      <w:r w:rsidRPr="00FA417E">
        <w:t>Oldowan</w:t>
      </w:r>
      <w:proofErr w:type="spellEnd"/>
      <w:r w:rsidRPr="00FA417E">
        <w:t xml:space="preserve"> hominin behavior: a response to. Journal of Human Evolution. 48, 525–531.</w:t>
      </w:r>
    </w:p>
    <w:p w14:paraId="3FC19B07" w14:textId="77777777" w:rsidR="00FA417E" w:rsidRPr="00FA417E" w:rsidRDefault="00FA417E" w:rsidP="00FA417E">
      <w:pPr>
        <w:pStyle w:val="Bibliography"/>
        <w:spacing w:line="480" w:lineRule="auto"/>
      </w:pPr>
      <w:r w:rsidRPr="00FA417E">
        <w:t>Burnside, W.R., Brown, J.H., Burger, O., Hamilton, M.J., Moses, M., Bettencourt, L.M.A., 2012. Human macroecology: Linking pattern and process in big-picture human ecology. Biological Reviews. 87, 194–208.</w:t>
      </w:r>
    </w:p>
    <w:p w14:paraId="016538FC" w14:textId="77777777" w:rsidR="00FA417E" w:rsidRPr="00FA417E" w:rsidRDefault="00FA417E" w:rsidP="00FA417E">
      <w:pPr>
        <w:pStyle w:val="Bibliography"/>
        <w:spacing w:line="480" w:lineRule="auto"/>
      </w:pPr>
      <w:r w:rsidRPr="00FA417E">
        <w:t>Clark, J.R., 1979. Measuring the Flow of Goods with Archaeological Data. Economic Geography. 55, 1.</w:t>
      </w:r>
    </w:p>
    <w:p w14:paraId="2347BC11" w14:textId="77777777" w:rsidR="00FA417E" w:rsidRPr="00FA417E" w:rsidRDefault="00FA417E" w:rsidP="00FA417E">
      <w:pPr>
        <w:pStyle w:val="Bibliography"/>
        <w:spacing w:line="480" w:lineRule="auto"/>
      </w:pPr>
      <w:r w:rsidRPr="00FA417E">
        <w:t xml:space="preserve">Clarkson, C., 2013. Measuring core reduction using 3D flake scar density: a test case of changing core reduction at </w:t>
      </w:r>
      <w:proofErr w:type="spellStart"/>
      <w:r w:rsidRPr="00FA417E">
        <w:t>Klasies</w:t>
      </w:r>
      <w:proofErr w:type="spellEnd"/>
      <w:r w:rsidRPr="00FA417E">
        <w:t xml:space="preserve"> River Mouth, South Africa. Journal of Archaeological Science. 40, 4348–4357.</w:t>
      </w:r>
    </w:p>
    <w:p w14:paraId="1206AB93" w14:textId="77777777" w:rsidR="00FA417E" w:rsidRPr="00FA417E" w:rsidRDefault="00FA417E" w:rsidP="00FA417E">
      <w:pPr>
        <w:pStyle w:val="Bibliography"/>
        <w:spacing w:line="480" w:lineRule="auto"/>
      </w:pPr>
      <w:r w:rsidRPr="00FA417E">
        <w:t>Close, A.E., 1999. Distance and decay: an uneasy relationship. Antiquity. 73, 24–32.</w:t>
      </w:r>
    </w:p>
    <w:p w14:paraId="24F0EBC0" w14:textId="77777777" w:rsidR="00FA417E" w:rsidRPr="00FA417E" w:rsidRDefault="00FA417E" w:rsidP="00FA417E">
      <w:pPr>
        <w:pStyle w:val="Bibliography"/>
        <w:spacing w:line="480" w:lineRule="auto"/>
      </w:pPr>
      <w:proofErr w:type="spellStart"/>
      <w:r w:rsidRPr="00FA417E">
        <w:t>Cotterell</w:t>
      </w:r>
      <w:proofErr w:type="spellEnd"/>
      <w:r w:rsidRPr="00FA417E">
        <w:t xml:space="preserve">, B., </w:t>
      </w:r>
      <w:proofErr w:type="spellStart"/>
      <w:r w:rsidRPr="00FA417E">
        <w:t>Kamminga</w:t>
      </w:r>
      <w:proofErr w:type="spellEnd"/>
      <w:r w:rsidRPr="00FA417E">
        <w:t>, J., Dickson, F.P., 1985. The essential mechanics of conchoidal flaking. International Journal of Fracture. 29, 205–221.</w:t>
      </w:r>
    </w:p>
    <w:p w14:paraId="4990EF91" w14:textId="77777777" w:rsidR="00FA417E" w:rsidRPr="00FA417E" w:rsidRDefault="00FA417E" w:rsidP="00FA417E">
      <w:pPr>
        <w:pStyle w:val="Bibliography"/>
        <w:spacing w:line="480" w:lineRule="auto"/>
      </w:pPr>
      <w:r w:rsidRPr="00FA417E">
        <w:t xml:space="preserve">de la Torre, I., 2004. </w:t>
      </w:r>
      <w:proofErr w:type="spellStart"/>
      <w:r w:rsidRPr="00FA417E">
        <w:t>Omo</w:t>
      </w:r>
      <w:proofErr w:type="spellEnd"/>
      <w:r w:rsidRPr="00FA417E">
        <w:t xml:space="preserve"> Revisited: Evaluating the Technological Skills of Pliocene Hominids. Current Anthropology. 45, 439–465.</w:t>
      </w:r>
    </w:p>
    <w:p w14:paraId="58436275" w14:textId="77777777" w:rsidR="00FA417E" w:rsidRPr="00FA417E" w:rsidRDefault="00FA417E" w:rsidP="00FA417E">
      <w:pPr>
        <w:pStyle w:val="Bibliography"/>
        <w:spacing w:line="480" w:lineRule="auto"/>
      </w:pPr>
      <w:r w:rsidRPr="00FA417E">
        <w:t xml:space="preserve">de la Torre, I., Mora, R., 2005. Technological Strategies in the Lower Pleistocene at Olduvai Beds I and II. Service de </w:t>
      </w:r>
      <w:proofErr w:type="spellStart"/>
      <w:r w:rsidRPr="00FA417E">
        <w:t>Prehistoire</w:t>
      </w:r>
      <w:proofErr w:type="spellEnd"/>
      <w:r w:rsidRPr="00FA417E">
        <w:t xml:space="preserve">, </w:t>
      </w:r>
      <w:proofErr w:type="spellStart"/>
      <w:r w:rsidRPr="00FA417E">
        <w:t>Universite</w:t>
      </w:r>
      <w:proofErr w:type="spellEnd"/>
      <w:r w:rsidRPr="00FA417E">
        <w:t xml:space="preserve"> de Liege, Liege.</w:t>
      </w:r>
    </w:p>
    <w:p w14:paraId="2C24FD52" w14:textId="77777777" w:rsidR="00FA417E" w:rsidRPr="00FA417E" w:rsidRDefault="00FA417E" w:rsidP="00FA417E">
      <w:pPr>
        <w:pStyle w:val="Bibliography"/>
        <w:spacing w:line="480" w:lineRule="auto"/>
      </w:pPr>
      <w:r w:rsidRPr="00FA417E">
        <w:lastRenderedPageBreak/>
        <w:t xml:space="preserve">de la Torre Ignacio, I., 2011. The Early Stone Age lithic assemblages of </w:t>
      </w:r>
      <w:proofErr w:type="spellStart"/>
      <w:r w:rsidRPr="00FA417E">
        <w:t>Gadeb</w:t>
      </w:r>
      <w:proofErr w:type="spellEnd"/>
      <w:r w:rsidRPr="00FA417E">
        <w:t xml:space="preserve"> (Ethiopia) and the Developed </w:t>
      </w:r>
      <w:proofErr w:type="spellStart"/>
      <w:r w:rsidRPr="00FA417E">
        <w:t>Oldowan</w:t>
      </w:r>
      <w:proofErr w:type="spellEnd"/>
      <w:r w:rsidRPr="00FA417E">
        <w:t>/early Acheulean in East Africa. Journal of Human Evolution. 60, 768–812.</w:t>
      </w:r>
    </w:p>
    <w:p w14:paraId="2216EBF6" w14:textId="77777777" w:rsidR="00FA417E" w:rsidRPr="00FA417E" w:rsidRDefault="00FA417E" w:rsidP="00FA417E">
      <w:pPr>
        <w:pStyle w:val="Bibliography"/>
        <w:spacing w:line="480" w:lineRule="auto"/>
      </w:pPr>
      <w:r w:rsidRPr="00FA417E">
        <w:t xml:space="preserve">de Torre, I. la, Mora, R., 2009. Remarks on the Current Theoretical and Methodological Approaches to the Study of Early Technological Strategies in Eastern Africa. In: Hovers, E., Braun, D.R. (Eds.), Interdisciplinary Approaches to the </w:t>
      </w:r>
      <w:proofErr w:type="spellStart"/>
      <w:r w:rsidRPr="00FA417E">
        <w:t>Oldowan</w:t>
      </w:r>
      <w:proofErr w:type="spellEnd"/>
      <w:r w:rsidRPr="00FA417E">
        <w:t>, Vertebrate Paleobiology and Paleoanthropology. Springer Netherlands, Dordrecht, pp. 15–24.</w:t>
      </w:r>
    </w:p>
    <w:p w14:paraId="6467068B" w14:textId="77777777" w:rsidR="00FA417E" w:rsidRPr="00FA417E" w:rsidRDefault="00FA417E" w:rsidP="00FA417E">
      <w:pPr>
        <w:pStyle w:val="Bibliography"/>
        <w:spacing w:line="480" w:lineRule="auto"/>
      </w:pPr>
      <w:proofErr w:type="spellStart"/>
      <w:r w:rsidRPr="00FA417E">
        <w:t>Delagnes</w:t>
      </w:r>
      <w:proofErr w:type="spellEnd"/>
      <w:r w:rsidRPr="00FA417E">
        <w:t xml:space="preserve">, A., Roche, H., 2005. Late Pliocene hominid knapping skills: The case of </w:t>
      </w:r>
      <w:proofErr w:type="spellStart"/>
      <w:r w:rsidRPr="00FA417E">
        <w:t>Lokalalei</w:t>
      </w:r>
      <w:proofErr w:type="spellEnd"/>
      <w:r w:rsidRPr="00FA417E">
        <w:t xml:space="preserve"> 2C, West Turkana, Kenya. Journal of Human Evolution. 48, 435–472.</w:t>
      </w:r>
    </w:p>
    <w:p w14:paraId="5F72FBF4" w14:textId="77777777" w:rsidR="00FA417E" w:rsidRPr="00FA417E" w:rsidRDefault="00FA417E" w:rsidP="00FA417E">
      <w:pPr>
        <w:pStyle w:val="Bibliography"/>
        <w:spacing w:line="480" w:lineRule="auto"/>
      </w:pPr>
      <w:proofErr w:type="spellStart"/>
      <w:r w:rsidRPr="00FA417E">
        <w:t>Ditchfield</w:t>
      </w:r>
      <w:proofErr w:type="spellEnd"/>
      <w:r w:rsidRPr="00FA417E">
        <w:t xml:space="preserve">, P.W., Whitfield, E., Vincent, T., Plummer, T., Braun, D., </w:t>
      </w:r>
      <w:proofErr w:type="spellStart"/>
      <w:r w:rsidRPr="00FA417E">
        <w:t>Deino</w:t>
      </w:r>
      <w:proofErr w:type="spellEnd"/>
      <w:r w:rsidRPr="00FA417E">
        <w:t xml:space="preserve">, A., Hertel, F., Oliver, J.S., Louys, J., Bishop, L.C., 2019. Geochronology and physical context of </w:t>
      </w:r>
      <w:proofErr w:type="spellStart"/>
      <w:r w:rsidRPr="00FA417E">
        <w:t>Oldowan</w:t>
      </w:r>
      <w:proofErr w:type="spellEnd"/>
      <w:r w:rsidRPr="00FA417E">
        <w:t xml:space="preserve"> site formation at </w:t>
      </w:r>
      <w:proofErr w:type="spellStart"/>
      <w:r w:rsidRPr="00FA417E">
        <w:t>Kanjera</w:t>
      </w:r>
      <w:proofErr w:type="spellEnd"/>
      <w:r w:rsidRPr="00FA417E">
        <w:t xml:space="preserve"> South, Kenya. Geological Magazine. 156, 1190–1200.</w:t>
      </w:r>
    </w:p>
    <w:p w14:paraId="5938AA56" w14:textId="77777777" w:rsidR="00FA417E" w:rsidRPr="00FA417E" w:rsidRDefault="00FA417E" w:rsidP="00FA417E">
      <w:pPr>
        <w:pStyle w:val="Bibliography"/>
        <w:spacing w:line="480" w:lineRule="auto"/>
      </w:pPr>
      <w:r w:rsidRPr="00FA417E">
        <w:t>Douglass, M.J., Lin, S.C., Braun, D.R., Plummer, T.W., 2018. Core Use-Life Distributions in Lithic Assemblages as a Means for Reconstructing Behavioral Patterns. Journal of Archaeological Method and Theory. 1–35.</w:t>
      </w:r>
    </w:p>
    <w:p w14:paraId="6DEB9841" w14:textId="77777777" w:rsidR="00FA417E" w:rsidRPr="00FA417E" w:rsidRDefault="00FA417E" w:rsidP="00FA417E">
      <w:pPr>
        <w:pStyle w:val="Bibliography"/>
        <w:spacing w:line="480" w:lineRule="auto"/>
      </w:pPr>
      <w:r w:rsidRPr="00FA417E">
        <w:t xml:space="preserve">Ferraro, J.V., Plummer, T.W., </w:t>
      </w:r>
      <w:proofErr w:type="spellStart"/>
      <w:r w:rsidRPr="00FA417E">
        <w:t>Pobiner</w:t>
      </w:r>
      <w:proofErr w:type="spellEnd"/>
      <w:r w:rsidRPr="00FA417E">
        <w:t xml:space="preserve">, B.L., Oliver, J.S., Bishop, L.C., Braun, D.R., </w:t>
      </w:r>
      <w:proofErr w:type="spellStart"/>
      <w:r w:rsidRPr="00FA417E">
        <w:t>Ditchfield</w:t>
      </w:r>
      <w:proofErr w:type="spellEnd"/>
      <w:r w:rsidRPr="00FA417E">
        <w:t xml:space="preserve">, P.W., </w:t>
      </w:r>
      <w:proofErr w:type="spellStart"/>
      <w:r w:rsidRPr="00FA417E">
        <w:t>Iii</w:t>
      </w:r>
      <w:proofErr w:type="spellEnd"/>
      <w:r w:rsidRPr="00FA417E">
        <w:t xml:space="preserve">, J.W.S., </w:t>
      </w:r>
      <w:proofErr w:type="spellStart"/>
      <w:r w:rsidRPr="00FA417E">
        <w:t>Binetti</w:t>
      </w:r>
      <w:proofErr w:type="spellEnd"/>
      <w:r w:rsidRPr="00FA417E">
        <w:t>, K.M., Jr, J.W.S., Hertel, F., Potts, R., 2013. Earliest Archaeological Evidence of Persistent Hominin Carnivory. PLOS ONE. 8, e62174.</w:t>
      </w:r>
    </w:p>
    <w:p w14:paraId="023CEEDA" w14:textId="77777777" w:rsidR="00FA417E" w:rsidRPr="00FA417E" w:rsidRDefault="00FA417E" w:rsidP="00FA417E">
      <w:pPr>
        <w:pStyle w:val="Bibliography"/>
        <w:spacing w:line="480" w:lineRule="auto"/>
      </w:pPr>
      <w:proofErr w:type="spellStart"/>
      <w:r w:rsidRPr="00FA417E">
        <w:t>Finestone</w:t>
      </w:r>
      <w:proofErr w:type="spellEnd"/>
      <w:r w:rsidRPr="00FA417E">
        <w:t xml:space="preserve">, E.M., Braun, D.R., Plummer, T.W., </w:t>
      </w:r>
      <w:proofErr w:type="spellStart"/>
      <w:r w:rsidRPr="00FA417E">
        <w:t>Bartilol</w:t>
      </w:r>
      <w:proofErr w:type="spellEnd"/>
      <w:r w:rsidRPr="00FA417E">
        <w:t xml:space="preserve">, S., Kiprono, N., 2020. Building ED-XRF datasets for sourcing rhyolite and quartzite artifacts: A case study on the </w:t>
      </w:r>
      <w:proofErr w:type="spellStart"/>
      <w:r w:rsidRPr="00FA417E">
        <w:t>Homa</w:t>
      </w:r>
      <w:proofErr w:type="spellEnd"/>
      <w:r w:rsidRPr="00FA417E">
        <w:t xml:space="preserve"> Peninsula, Kenya. Journal of Archaeological Science: Reports. 33, 102510.</w:t>
      </w:r>
    </w:p>
    <w:p w14:paraId="76A3D0C6" w14:textId="77777777" w:rsidR="00FA417E" w:rsidRPr="00FA417E" w:rsidRDefault="00FA417E" w:rsidP="00FA417E">
      <w:pPr>
        <w:pStyle w:val="Bibliography"/>
        <w:spacing w:line="480" w:lineRule="auto"/>
      </w:pPr>
      <w:proofErr w:type="spellStart"/>
      <w:r w:rsidRPr="00FA417E">
        <w:lastRenderedPageBreak/>
        <w:t>Gallotti</w:t>
      </w:r>
      <w:proofErr w:type="spellEnd"/>
      <w:r w:rsidRPr="00FA417E">
        <w:t xml:space="preserve">, R., 2018. Before the Acheulean in East Africa: An Overview of the </w:t>
      </w:r>
      <w:proofErr w:type="spellStart"/>
      <w:r w:rsidRPr="00FA417E">
        <w:t>Oldowan</w:t>
      </w:r>
      <w:proofErr w:type="spellEnd"/>
      <w:r w:rsidRPr="00FA417E">
        <w:t xml:space="preserve"> Lithic Assemblages. In: </w:t>
      </w:r>
      <w:proofErr w:type="spellStart"/>
      <w:r w:rsidRPr="00FA417E">
        <w:t>Gallotti</w:t>
      </w:r>
      <w:proofErr w:type="spellEnd"/>
      <w:r w:rsidRPr="00FA417E">
        <w:t xml:space="preserve">, R., </w:t>
      </w:r>
      <w:proofErr w:type="spellStart"/>
      <w:r w:rsidRPr="00FA417E">
        <w:t>Mussi</w:t>
      </w:r>
      <w:proofErr w:type="spellEnd"/>
      <w:r w:rsidRPr="00FA417E">
        <w:t>, M. (Eds.), The Emergence of the Acheulean in East Africa and Beyond. Springer International Publishing, Cham, pp. 13–32.</w:t>
      </w:r>
    </w:p>
    <w:p w14:paraId="058D22E3" w14:textId="77777777" w:rsidR="00FA417E" w:rsidRPr="00FA417E" w:rsidRDefault="00FA417E" w:rsidP="00FA417E">
      <w:pPr>
        <w:pStyle w:val="Bibliography"/>
        <w:spacing w:line="480" w:lineRule="auto"/>
      </w:pPr>
      <w:r w:rsidRPr="00FA417E">
        <w:t xml:space="preserve">Goldman-Neuman, T., Hovers, E., 2012. Raw material selectivity in Late Pliocene </w:t>
      </w:r>
      <w:proofErr w:type="spellStart"/>
      <w:r w:rsidRPr="00FA417E">
        <w:t>Oldowan</w:t>
      </w:r>
      <w:proofErr w:type="spellEnd"/>
      <w:r w:rsidRPr="00FA417E">
        <w:t xml:space="preserve"> sites in the </w:t>
      </w:r>
      <w:proofErr w:type="spellStart"/>
      <w:r w:rsidRPr="00FA417E">
        <w:t>Makaamitalu</w:t>
      </w:r>
      <w:proofErr w:type="spellEnd"/>
      <w:r w:rsidRPr="00FA417E">
        <w:t xml:space="preserve"> Basin, </w:t>
      </w:r>
      <w:proofErr w:type="spellStart"/>
      <w:r w:rsidRPr="00FA417E">
        <w:t>Hadar</w:t>
      </w:r>
      <w:proofErr w:type="spellEnd"/>
      <w:r w:rsidRPr="00FA417E">
        <w:t>, Ethiopia. Journal of Human Evolution. 62, 353–366.</w:t>
      </w:r>
    </w:p>
    <w:p w14:paraId="128018B0" w14:textId="77777777" w:rsidR="00FA417E" w:rsidRPr="00FA417E" w:rsidRDefault="00FA417E" w:rsidP="00FA417E">
      <w:pPr>
        <w:pStyle w:val="Bibliography"/>
        <w:spacing w:line="480" w:lineRule="auto"/>
      </w:pPr>
      <w:proofErr w:type="spellStart"/>
      <w:r w:rsidRPr="00FA417E">
        <w:t>Gotelli</w:t>
      </w:r>
      <w:proofErr w:type="spellEnd"/>
      <w:r w:rsidRPr="00FA417E">
        <w:t>, N.J., Ellison, A.M., 2013. A primer of ecological statistics, Second edition. ed. Sinauer Associates, Inc., Publishers, Sunderland, Massachusetts.</w:t>
      </w:r>
    </w:p>
    <w:p w14:paraId="573FD095" w14:textId="77777777" w:rsidR="00FA417E" w:rsidRPr="00FA417E" w:rsidRDefault="00FA417E" w:rsidP="00FA417E">
      <w:pPr>
        <w:pStyle w:val="Bibliography"/>
        <w:spacing w:line="480" w:lineRule="auto"/>
      </w:pPr>
      <w:r w:rsidRPr="00FA417E">
        <w:t>Hay, R.L., 1976. Geology of the Olduvai Gorge. University of California Press, Los Angeles.</w:t>
      </w:r>
    </w:p>
    <w:p w14:paraId="4631CA42" w14:textId="77777777" w:rsidR="00FA417E" w:rsidRPr="00FA417E" w:rsidRDefault="00FA417E" w:rsidP="00FA417E">
      <w:pPr>
        <w:pStyle w:val="Bibliography"/>
        <w:spacing w:line="480" w:lineRule="auto"/>
      </w:pPr>
      <w:r w:rsidRPr="00FA417E">
        <w:t xml:space="preserve">Hovers, E., 2009. Learning </w:t>
      </w:r>
      <w:proofErr w:type="gramStart"/>
      <w:r w:rsidRPr="00FA417E">
        <w:t>From</w:t>
      </w:r>
      <w:proofErr w:type="gramEnd"/>
      <w:r w:rsidRPr="00FA417E">
        <w:t xml:space="preserve"> Mistakes: Flaking Accidents and </w:t>
      </w:r>
      <w:proofErr w:type="spellStart"/>
      <w:r w:rsidRPr="00FA417E">
        <w:t>KNapping</w:t>
      </w:r>
      <w:proofErr w:type="spellEnd"/>
      <w:r w:rsidRPr="00FA417E">
        <w:t xml:space="preserve"> Skills in the Assemblage of A.L. 894 (</w:t>
      </w:r>
      <w:proofErr w:type="spellStart"/>
      <w:r w:rsidRPr="00FA417E">
        <w:t>Hadar</w:t>
      </w:r>
      <w:proofErr w:type="spellEnd"/>
      <w:r w:rsidRPr="00FA417E">
        <w:t xml:space="preserve">, Ethiopia). In: Schick, K.D., Toth, N. (Eds.), The Cutting Edge: New </w:t>
      </w:r>
      <w:proofErr w:type="spellStart"/>
      <w:r w:rsidRPr="00FA417E">
        <w:t>Apporaches</w:t>
      </w:r>
      <w:proofErr w:type="spellEnd"/>
      <w:r w:rsidRPr="00FA417E">
        <w:t xml:space="preserve"> to the Archaeology of Human Origins. Stone Age Institute, </w:t>
      </w:r>
      <w:proofErr w:type="spellStart"/>
      <w:r w:rsidRPr="00FA417E">
        <w:t>Gosport</w:t>
      </w:r>
      <w:proofErr w:type="spellEnd"/>
      <w:r w:rsidRPr="00FA417E">
        <w:t>, IN, pp. 137–139.</w:t>
      </w:r>
    </w:p>
    <w:p w14:paraId="7F290F8D" w14:textId="77777777" w:rsidR="00FA417E" w:rsidRPr="00FA417E" w:rsidRDefault="00FA417E" w:rsidP="00FA417E">
      <w:pPr>
        <w:pStyle w:val="Bibliography"/>
        <w:spacing w:line="480" w:lineRule="auto"/>
      </w:pPr>
      <w:r w:rsidRPr="00FA417E">
        <w:t>Hovers, E., 2012. Invention, Reinvention and Innovation. In: Developments in Quaternary Sciences. Elsevier, pp. 51–68.</w:t>
      </w:r>
    </w:p>
    <w:p w14:paraId="6546A2A9" w14:textId="77777777" w:rsidR="00FA417E" w:rsidRPr="00FA417E" w:rsidRDefault="00FA417E" w:rsidP="00FA417E">
      <w:pPr>
        <w:pStyle w:val="Bibliography"/>
        <w:spacing w:line="480" w:lineRule="auto"/>
      </w:pPr>
      <w:r w:rsidRPr="00FA417E">
        <w:t>Isaac, G., 1984. The archaeology of human origins: Studies of the Lower Pleistocene in East Africa, 1971-1981. In: Advances in World Archaeology. pp. 1–86.</w:t>
      </w:r>
    </w:p>
    <w:p w14:paraId="61DB12C5" w14:textId="77777777" w:rsidR="00FA417E" w:rsidRPr="00FA417E" w:rsidRDefault="00FA417E" w:rsidP="00FA417E">
      <w:pPr>
        <w:pStyle w:val="Bibliography"/>
        <w:spacing w:line="480" w:lineRule="auto"/>
      </w:pPr>
      <w:r w:rsidRPr="00FA417E">
        <w:t xml:space="preserve">Isaac, </w:t>
      </w:r>
      <w:proofErr w:type="spellStart"/>
      <w:r w:rsidRPr="00FA417E">
        <w:t>G.Ll</w:t>
      </w:r>
      <w:proofErr w:type="spellEnd"/>
      <w:r w:rsidRPr="00FA417E">
        <w:t xml:space="preserve">., 1981. Stone Age visiting cards: approaches to the study of early land use patterns. In: Pattern of the Past: Studies in </w:t>
      </w:r>
      <w:proofErr w:type="spellStart"/>
      <w:r w:rsidRPr="00FA417E">
        <w:t>Honour</w:t>
      </w:r>
      <w:proofErr w:type="spellEnd"/>
      <w:r w:rsidRPr="00FA417E">
        <w:t xml:space="preserve"> of David Clarke. University of Cambridge Press, Cambridge, pp. 131–155.</w:t>
      </w:r>
    </w:p>
    <w:p w14:paraId="2C6C068E" w14:textId="77777777" w:rsidR="00FA417E" w:rsidRPr="00FA417E" w:rsidRDefault="00FA417E" w:rsidP="00FA417E">
      <w:pPr>
        <w:pStyle w:val="Bibliography"/>
        <w:spacing w:line="480" w:lineRule="auto"/>
      </w:pPr>
      <w:r w:rsidRPr="00FA417E">
        <w:t xml:space="preserve">Isaac, </w:t>
      </w:r>
      <w:proofErr w:type="spellStart"/>
      <w:r w:rsidRPr="00FA417E">
        <w:t>G.Ll</w:t>
      </w:r>
      <w:proofErr w:type="spellEnd"/>
      <w:r w:rsidRPr="00FA417E">
        <w:t xml:space="preserve">., Harris, J.W.K., 1976. The Scatter Between the Patches. In: The </w:t>
      </w:r>
      <w:proofErr w:type="spellStart"/>
      <w:r w:rsidRPr="00FA417E">
        <w:t>Krober</w:t>
      </w:r>
      <w:proofErr w:type="spellEnd"/>
      <w:r w:rsidRPr="00FA417E">
        <w:t xml:space="preserve"> Anthropological Society. Unpublished, Berkeley.</w:t>
      </w:r>
    </w:p>
    <w:p w14:paraId="47443A25" w14:textId="77777777" w:rsidR="00FA417E" w:rsidRPr="00FA417E" w:rsidRDefault="00FA417E" w:rsidP="00FA417E">
      <w:pPr>
        <w:pStyle w:val="Bibliography"/>
        <w:spacing w:line="480" w:lineRule="auto"/>
      </w:pPr>
      <w:r w:rsidRPr="00FA417E">
        <w:lastRenderedPageBreak/>
        <w:t>Kelly, R.L., 2007. The Foraging Spectrum: Diversity in Hunter-Gatherer Lifeways, Reprint edition. ed. Percheron Press/Eliot Werner Publications, Clinton Corners, New York.</w:t>
      </w:r>
    </w:p>
    <w:p w14:paraId="1F777F00" w14:textId="77777777" w:rsidR="00FA417E" w:rsidRPr="00FA417E" w:rsidRDefault="00FA417E" w:rsidP="00FA417E">
      <w:pPr>
        <w:pStyle w:val="Bibliography"/>
        <w:spacing w:line="480" w:lineRule="auto"/>
      </w:pPr>
      <w:proofErr w:type="spellStart"/>
      <w:r w:rsidRPr="00FA417E">
        <w:t>Kimbel</w:t>
      </w:r>
      <w:proofErr w:type="spellEnd"/>
      <w:r w:rsidRPr="00FA417E">
        <w:t xml:space="preserve">, W.H., Walter, R.C., </w:t>
      </w:r>
      <w:proofErr w:type="spellStart"/>
      <w:r w:rsidRPr="00FA417E">
        <w:t>Johanson</w:t>
      </w:r>
      <w:proofErr w:type="spellEnd"/>
      <w:r w:rsidRPr="00FA417E">
        <w:t xml:space="preserve">, D.C., Reed, K.E., Aronson, J.L., Assefa, Z., </w:t>
      </w:r>
      <w:proofErr w:type="spellStart"/>
      <w:r w:rsidRPr="00FA417E">
        <w:t>Marean</w:t>
      </w:r>
      <w:proofErr w:type="spellEnd"/>
      <w:r w:rsidRPr="00FA417E">
        <w:t xml:space="preserve">, C.W., Eck, G.G., </w:t>
      </w:r>
      <w:proofErr w:type="spellStart"/>
      <w:r w:rsidRPr="00FA417E">
        <w:t>Bobe</w:t>
      </w:r>
      <w:proofErr w:type="spellEnd"/>
      <w:r w:rsidRPr="00FA417E">
        <w:t xml:space="preserve">, R., Hovers, E., </w:t>
      </w:r>
      <w:proofErr w:type="spellStart"/>
      <w:r w:rsidRPr="00FA417E">
        <w:t>Rak</w:t>
      </w:r>
      <w:proofErr w:type="spellEnd"/>
      <w:r w:rsidRPr="00FA417E">
        <w:t xml:space="preserve">, Y., Vondra, C., </w:t>
      </w:r>
      <w:proofErr w:type="spellStart"/>
      <w:r w:rsidRPr="00FA417E">
        <w:t>Yemane</w:t>
      </w:r>
      <w:proofErr w:type="spellEnd"/>
      <w:r w:rsidRPr="00FA417E">
        <w:t xml:space="preserve">, T., York, D., Chen, Y., </w:t>
      </w:r>
      <w:proofErr w:type="spellStart"/>
      <w:r w:rsidRPr="00FA417E">
        <w:t>Evensen</w:t>
      </w:r>
      <w:proofErr w:type="spellEnd"/>
      <w:r w:rsidRPr="00FA417E">
        <w:t xml:space="preserve">, N.M., Smith, P.E., 1996. Late Pliocene Homo and </w:t>
      </w:r>
      <w:proofErr w:type="spellStart"/>
      <w:r w:rsidRPr="00FA417E">
        <w:t>Oldowan</w:t>
      </w:r>
      <w:proofErr w:type="spellEnd"/>
      <w:r w:rsidRPr="00FA417E">
        <w:t xml:space="preserve"> Tools from the </w:t>
      </w:r>
      <w:proofErr w:type="spellStart"/>
      <w:r w:rsidRPr="00FA417E">
        <w:t>Hadar</w:t>
      </w:r>
      <w:proofErr w:type="spellEnd"/>
      <w:r w:rsidRPr="00FA417E">
        <w:t xml:space="preserve"> Formation (</w:t>
      </w:r>
      <w:proofErr w:type="spellStart"/>
      <w:r w:rsidRPr="00FA417E">
        <w:t>Kada</w:t>
      </w:r>
      <w:proofErr w:type="spellEnd"/>
      <w:r w:rsidRPr="00FA417E">
        <w:t xml:space="preserve"> </w:t>
      </w:r>
      <w:proofErr w:type="spellStart"/>
      <w:r w:rsidRPr="00FA417E">
        <w:t>Hadar</w:t>
      </w:r>
      <w:proofErr w:type="spellEnd"/>
      <w:r w:rsidRPr="00FA417E">
        <w:t xml:space="preserve"> Member), Ethiopia. Journal of Human Evolution. 31, 549–561.</w:t>
      </w:r>
    </w:p>
    <w:p w14:paraId="464FE982" w14:textId="77777777" w:rsidR="00FA417E" w:rsidRPr="00FA417E" w:rsidRDefault="00FA417E" w:rsidP="00FA417E">
      <w:pPr>
        <w:pStyle w:val="Bibliography"/>
        <w:spacing w:line="480" w:lineRule="auto"/>
      </w:pPr>
      <w:r w:rsidRPr="00FA417E">
        <w:t>Kuhn, S.L., 1990. A geometric index of reduction for unifacial stone tools. Journal of Archaeological Science. 17, 583–593.</w:t>
      </w:r>
    </w:p>
    <w:p w14:paraId="02BDF726" w14:textId="77777777" w:rsidR="00FA417E" w:rsidRPr="00FA417E" w:rsidRDefault="00FA417E" w:rsidP="00FA417E">
      <w:pPr>
        <w:pStyle w:val="Bibliography"/>
        <w:spacing w:line="480" w:lineRule="auto"/>
      </w:pPr>
      <w:r w:rsidRPr="00FA417E">
        <w:t>Le Bas, M.J., 1977. Carbonatite-Nephelinite Volcanism: An African Case History. Cambridge University Press, Cambridge.</w:t>
      </w:r>
    </w:p>
    <w:p w14:paraId="4CBF14E4" w14:textId="77777777" w:rsidR="00FA417E" w:rsidRPr="00FA417E" w:rsidRDefault="00FA417E" w:rsidP="00FA417E">
      <w:pPr>
        <w:pStyle w:val="Bibliography"/>
        <w:spacing w:line="480" w:lineRule="auto"/>
      </w:pPr>
      <w:proofErr w:type="spellStart"/>
      <w:r w:rsidRPr="00FA417E">
        <w:t>Lemorini</w:t>
      </w:r>
      <w:proofErr w:type="spellEnd"/>
      <w:r w:rsidRPr="00FA417E">
        <w:t xml:space="preserve">, C., Bishop, L.C., Plummer, T.W., Braun, D.R., </w:t>
      </w:r>
      <w:proofErr w:type="spellStart"/>
      <w:r w:rsidRPr="00FA417E">
        <w:t>Ditchfield</w:t>
      </w:r>
      <w:proofErr w:type="spellEnd"/>
      <w:r w:rsidRPr="00FA417E">
        <w:t xml:space="preserve">, P.W., Oliver, J.S., 2019. Old stones’ song—second verse: use-wear analysis of rhyolite and </w:t>
      </w:r>
      <w:proofErr w:type="spellStart"/>
      <w:r w:rsidRPr="00FA417E">
        <w:t>fenetized</w:t>
      </w:r>
      <w:proofErr w:type="spellEnd"/>
      <w:r w:rsidRPr="00FA417E">
        <w:t xml:space="preserve"> andesite artifacts from the </w:t>
      </w:r>
      <w:proofErr w:type="spellStart"/>
      <w:r w:rsidRPr="00FA417E">
        <w:t>Oldowan</w:t>
      </w:r>
      <w:proofErr w:type="spellEnd"/>
      <w:r w:rsidRPr="00FA417E">
        <w:t xml:space="preserve"> lithic industry of </w:t>
      </w:r>
      <w:proofErr w:type="spellStart"/>
      <w:r w:rsidRPr="00FA417E">
        <w:t>Kanjera</w:t>
      </w:r>
      <w:proofErr w:type="spellEnd"/>
      <w:r w:rsidRPr="00FA417E">
        <w:t xml:space="preserve"> South, Kenya. Archaeological and Anthropological Sciences. 11, 4729–4754.</w:t>
      </w:r>
    </w:p>
    <w:p w14:paraId="59914F7D" w14:textId="77777777" w:rsidR="00FA417E" w:rsidRPr="00FA417E" w:rsidRDefault="00FA417E" w:rsidP="00FA417E">
      <w:pPr>
        <w:pStyle w:val="Bibliography"/>
        <w:spacing w:line="480" w:lineRule="auto"/>
      </w:pPr>
      <w:proofErr w:type="spellStart"/>
      <w:r w:rsidRPr="00FA417E">
        <w:t>Lemorini</w:t>
      </w:r>
      <w:proofErr w:type="spellEnd"/>
      <w:r w:rsidRPr="00FA417E">
        <w:t xml:space="preserve">, C., Plummer, T.W., Braun, D.R., Crittenden, A.N., </w:t>
      </w:r>
      <w:proofErr w:type="spellStart"/>
      <w:r w:rsidRPr="00FA417E">
        <w:t>Ditchfield</w:t>
      </w:r>
      <w:proofErr w:type="spellEnd"/>
      <w:r w:rsidRPr="00FA417E">
        <w:t xml:space="preserve">, P.W., Bishop, L.C., Hertel, F., Oliver, J.S., Marlowe, F.W., </w:t>
      </w:r>
      <w:proofErr w:type="spellStart"/>
      <w:r w:rsidRPr="00FA417E">
        <w:t>Schoeninger</w:t>
      </w:r>
      <w:proofErr w:type="spellEnd"/>
      <w:r w:rsidRPr="00FA417E">
        <w:t xml:space="preserve">, M.J., Potts, R., 2014. Old stones’ song: Use-wear experiments and analysis of the </w:t>
      </w:r>
      <w:proofErr w:type="spellStart"/>
      <w:r w:rsidRPr="00FA417E">
        <w:t>Oldowan</w:t>
      </w:r>
      <w:proofErr w:type="spellEnd"/>
      <w:r w:rsidRPr="00FA417E">
        <w:t xml:space="preserve"> quartz and quartzite assemblage from </w:t>
      </w:r>
      <w:proofErr w:type="spellStart"/>
      <w:r w:rsidRPr="00FA417E">
        <w:t>Kanjera</w:t>
      </w:r>
      <w:proofErr w:type="spellEnd"/>
      <w:r w:rsidRPr="00FA417E">
        <w:t xml:space="preserve"> South (Kenya). Journal of Human Evolution. 72, 10–25.</w:t>
      </w:r>
    </w:p>
    <w:p w14:paraId="36A34507" w14:textId="77777777" w:rsidR="00FA417E" w:rsidRPr="00FA417E" w:rsidRDefault="00FA417E" w:rsidP="00FA417E">
      <w:pPr>
        <w:pStyle w:val="Bibliography"/>
        <w:spacing w:line="480" w:lineRule="auto"/>
      </w:pPr>
      <w:r w:rsidRPr="00FA417E">
        <w:t xml:space="preserve">Li, H., Kuman, K., Li, C., 2015. Quantifying the Reduction Intensity of </w:t>
      </w:r>
      <w:proofErr w:type="spellStart"/>
      <w:r w:rsidRPr="00FA417E">
        <w:t>Handaxes</w:t>
      </w:r>
      <w:proofErr w:type="spellEnd"/>
      <w:r w:rsidRPr="00FA417E">
        <w:t xml:space="preserve"> with 3D Technology: A Pilot Study on </w:t>
      </w:r>
      <w:proofErr w:type="spellStart"/>
      <w:r w:rsidRPr="00FA417E">
        <w:t>Handaxes</w:t>
      </w:r>
      <w:proofErr w:type="spellEnd"/>
      <w:r w:rsidRPr="00FA417E">
        <w:t xml:space="preserve"> in the </w:t>
      </w:r>
      <w:proofErr w:type="spellStart"/>
      <w:r w:rsidRPr="00FA417E">
        <w:t>Danjiangkou</w:t>
      </w:r>
      <w:proofErr w:type="spellEnd"/>
      <w:r w:rsidRPr="00FA417E">
        <w:t xml:space="preserve"> Reservoir Region, Central China. PLOS ONE. 10, e0135613.</w:t>
      </w:r>
    </w:p>
    <w:p w14:paraId="309BF67C" w14:textId="77777777" w:rsidR="00FA417E" w:rsidRPr="00FA417E" w:rsidRDefault="00FA417E" w:rsidP="00FA417E">
      <w:pPr>
        <w:pStyle w:val="Bibliography"/>
        <w:spacing w:line="480" w:lineRule="auto"/>
      </w:pPr>
      <w:proofErr w:type="spellStart"/>
      <w:r w:rsidRPr="00FA417E">
        <w:lastRenderedPageBreak/>
        <w:t>Lombao</w:t>
      </w:r>
      <w:proofErr w:type="spellEnd"/>
      <w:r w:rsidRPr="00FA417E">
        <w:t>, D., Cueva-</w:t>
      </w:r>
      <w:proofErr w:type="spellStart"/>
      <w:r w:rsidRPr="00FA417E">
        <w:t>Temprana</w:t>
      </w:r>
      <w:proofErr w:type="spellEnd"/>
      <w:r w:rsidRPr="00FA417E">
        <w:t xml:space="preserve">, A., </w:t>
      </w:r>
      <w:proofErr w:type="spellStart"/>
      <w:r w:rsidRPr="00FA417E">
        <w:t>Rabuñal</w:t>
      </w:r>
      <w:proofErr w:type="spellEnd"/>
      <w:r w:rsidRPr="00FA417E">
        <w:t>, J.R., Morales, J.I., Mosquera, M., 2019. The effects of blank size and knapping strategy on the estimation of core’s reduction intensity. Archaeological and Anthropological Sciences. 11, 5445–5461.</w:t>
      </w:r>
    </w:p>
    <w:p w14:paraId="6A4BBDD3" w14:textId="77777777" w:rsidR="00FA417E" w:rsidRPr="00FA417E" w:rsidRDefault="00FA417E" w:rsidP="00FA417E">
      <w:pPr>
        <w:pStyle w:val="Bibliography"/>
        <w:spacing w:line="480" w:lineRule="auto"/>
      </w:pPr>
      <w:proofErr w:type="spellStart"/>
      <w:r w:rsidRPr="00FA417E">
        <w:t>Luncz</w:t>
      </w:r>
      <w:proofErr w:type="spellEnd"/>
      <w:r w:rsidRPr="00FA417E">
        <w:t>, L.V., Proffitt, T., Kulik, L., Haslam, M., Wittig, R.M., 2016. Distance-decay effect in stone tool transport by wild chimpanzees. Proceedings of the Royal Society B: Biological Sciences. 283, 20161607.</w:t>
      </w:r>
    </w:p>
    <w:p w14:paraId="76BE2C21" w14:textId="77777777" w:rsidR="00FA417E" w:rsidRPr="00FA417E" w:rsidRDefault="00FA417E" w:rsidP="00FA417E">
      <w:pPr>
        <w:pStyle w:val="Bibliography"/>
        <w:spacing w:line="480" w:lineRule="auto"/>
      </w:pPr>
      <w:r w:rsidRPr="00FA417E">
        <w:t xml:space="preserve">Moore, M.W., </w:t>
      </w:r>
      <w:proofErr w:type="spellStart"/>
      <w:r w:rsidRPr="00FA417E">
        <w:t>Perston</w:t>
      </w:r>
      <w:proofErr w:type="spellEnd"/>
      <w:r w:rsidRPr="00FA417E">
        <w:t>, Y., 2016. Experimental Insights into the Cognitive Significance of Early Stone Tools. PLOS ONE. 11, e0158803.</w:t>
      </w:r>
    </w:p>
    <w:p w14:paraId="78AFDE14" w14:textId="77777777" w:rsidR="00FA417E" w:rsidRPr="00FA417E" w:rsidRDefault="00FA417E" w:rsidP="00FA417E">
      <w:pPr>
        <w:pStyle w:val="Bibliography"/>
        <w:spacing w:line="480" w:lineRule="auto"/>
      </w:pPr>
      <w:r w:rsidRPr="00FA417E">
        <w:t xml:space="preserve">Morgan, T.J.H., </w:t>
      </w:r>
      <w:proofErr w:type="spellStart"/>
      <w:r w:rsidRPr="00FA417E">
        <w:t>Uomini</w:t>
      </w:r>
      <w:proofErr w:type="spellEnd"/>
      <w:r w:rsidRPr="00FA417E">
        <w:t>, N.T., Rendell, L.E., Chouinard-</w:t>
      </w:r>
      <w:proofErr w:type="spellStart"/>
      <w:r w:rsidRPr="00FA417E">
        <w:t>Thuly</w:t>
      </w:r>
      <w:proofErr w:type="spellEnd"/>
      <w:r w:rsidRPr="00FA417E">
        <w:t xml:space="preserve">, L., Street, S.E., Lewis, H.M., Cross, C.P., Evans, C., Kearney, R., Torre, I. de la, Whiten, A., </w:t>
      </w:r>
      <w:proofErr w:type="spellStart"/>
      <w:r w:rsidRPr="00FA417E">
        <w:t>Laland</w:t>
      </w:r>
      <w:proofErr w:type="spellEnd"/>
      <w:r w:rsidRPr="00FA417E">
        <w:t>, K.N., 2015. Experimental evidence for the co-evolution of hominin tool-making teaching and language. Nature Communications. 6, 1–8.</w:t>
      </w:r>
    </w:p>
    <w:p w14:paraId="0DE79B48" w14:textId="77777777" w:rsidR="00FA417E" w:rsidRPr="00FA417E" w:rsidRDefault="00FA417E" w:rsidP="00FA417E">
      <w:pPr>
        <w:pStyle w:val="Bibliography"/>
        <w:spacing w:line="480" w:lineRule="auto"/>
      </w:pPr>
      <w:r w:rsidRPr="00FA417E">
        <w:t>Newman, J.R., 1994. The Effects of Distance on Lithic Material Reduction Technology. Journal of Field Archaeology. 21, 491–501.</w:t>
      </w:r>
    </w:p>
    <w:p w14:paraId="093CCFEF" w14:textId="77777777" w:rsidR="00FA417E" w:rsidRPr="00FA417E" w:rsidRDefault="00FA417E" w:rsidP="00FA417E">
      <w:pPr>
        <w:pStyle w:val="Bibliography"/>
        <w:spacing w:line="480" w:lineRule="auto"/>
      </w:pPr>
      <w:r w:rsidRPr="00FA417E">
        <w:t xml:space="preserve">Oliver, J.S., Plummer, T.W., Hertel, F., Bishop, L.C., 2019. Bovid mortality patterns from </w:t>
      </w:r>
      <w:proofErr w:type="spellStart"/>
      <w:r w:rsidRPr="00FA417E">
        <w:t>Kanjera</w:t>
      </w:r>
      <w:proofErr w:type="spellEnd"/>
      <w:r w:rsidRPr="00FA417E">
        <w:t xml:space="preserve"> South, </w:t>
      </w:r>
      <w:proofErr w:type="spellStart"/>
      <w:r w:rsidRPr="00FA417E">
        <w:t>Homa</w:t>
      </w:r>
      <w:proofErr w:type="spellEnd"/>
      <w:r w:rsidRPr="00FA417E">
        <w:t xml:space="preserve"> Peninsula, Kenya and FLK-</w:t>
      </w:r>
      <w:proofErr w:type="spellStart"/>
      <w:r w:rsidRPr="00FA417E">
        <w:t>Zinj</w:t>
      </w:r>
      <w:proofErr w:type="spellEnd"/>
      <w:r w:rsidRPr="00FA417E">
        <w:t xml:space="preserve">, Olduvai Gorge, Tanzania: Evidence for habitat mediated variability in </w:t>
      </w:r>
      <w:proofErr w:type="spellStart"/>
      <w:r w:rsidRPr="00FA417E">
        <w:t>Oldowan</w:t>
      </w:r>
      <w:proofErr w:type="spellEnd"/>
      <w:r w:rsidRPr="00FA417E">
        <w:t xml:space="preserve"> hominin hunting and scavenging behavior. Journal of Human Evolution. 131, 61–75.</w:t>
      </w:r>
    </w:p>
    <w:p w14:paraId="7D01AED4" w14:textId="77777777" w:rsidR="00FA417E" w:rsidRPr="00FA417E" w:rsidRDefault="00FA417E" w:rsidP="00FA417E">
      <w:pPr>
        <w:pStyle w:val="Bibliography"/>
        <w:spacing w:line="480" w:lineRule="auto"/>
      </w:pPr>
      <w:r w:rsidRPr="00FA417E">
        <w:t>Plummer, T.W., 2004. Flaked stones and old bones: Biological and cultural evolution at the dawn of technology. Yearbook of Physical Anthropology. 47, 118–164.</w:t>
      </w:r>
    </w:p>
    <w:p w14:paraId="449D0542" w14:textId="77777777" w:rsidR="00FA417E" w:rsidRPr="00FA417E" w:rsidRDefault="00FA417E" w:rsidP="00FA417E">
      <w:pPr>
        <w:pStyle w:val="Bibliography"/>
        <w:spacing w:line="480" w:lineRule="auto"/>
      </w:pPr>
      <w:r w:rsidRPr="00FA417E">
        <w:t xml:space="preserve">Plummer, T.W., Bishop, L.C., </w:t>
      </w:r>
      <w:proofErr w:type="spellStart"/>
      <w:r w:rsidRPr="00FA417E">
        <w:t>Ditchfield</w:t>
      </w:r>
      <w:proofErr w:type="spellEnd"/>
      <w:r w:rsidRPr="00FA417E">
        <w:t xml:space="preserve">, P.W., Ferraro, J.V., Kingston, J.D., Hertel, F., Braun, D.R., 2009a. The Environmental Context of </w:t>
      </w:r>
      <w:proofErr w:type="spellStart"/>
      <w:r w:rsidRPr="00FA417E">
        <w:t>Oldowan</w:t>
      </w:r>
      <w:proofErr w:type="spellEnd"/>
      <w:r w:rsidRPr="00FA417E">
        <w:t xml:space="preserve"> Hominin Activities at </w:t>
      </w:r>
      <w:proofErr w:type="spellStart"/>
      <w:r w:rsidRPr="00FA417E">
        <w:t>Kanjera</w:t>
      </w:r>
      <w:proofErr w:type="spellEnd"/>
      <w:r w:rsidRPr="00FA417E">
        <w:t xml:space="preserve"> South, Kenya. In: Hovers, E., Braun, D.R. (Eds.), Interdisciplinary Approaches to the </w:t>
      </w:r>
      <w:proofErr w:type="spellStart"/>
      <w:r w:rsidRPr="00FA417E">
        <w:lastRenderedPageBreak/>
        <w:t>Oldowan</w:t>
      </w:r>
      <w:proofErr w:type="spellEnd"/>
      <w:r w:rsidRPr="00FA417E">
        <w:t>, Vertebrate Paleobiology and Paleoanthropology. Springer Netherlands, Dordrecht, pp. 149–160.</w:t>
      </w:r>
    </w:p>
    <w:p w14:paraId="56DF93C3" w14:textId="77777777" w:rsidR="00FA417E" w:rsidRPr="00FA417E" w:rsidRDefault="00FA417E" w:rsidP="00FA417E">
      <w:pPr>
        <w:pStyle w:val="Bibliography"/>
        <w:spacing w:line="480" w:lineRule="auto"/>
      </w:pPr>
      <w:r w:rsidRPr="00FA417E">
        <w:t xml:space="preserve">Plummer, T.W., Bishop, L.C., </w:t>
      </w:r>
      <w:proofErr w:type="spellStart"/>
      <w:r w:rsidRPr="00FA417E">
        <w:t>Ditchfield</w:t>
      </w:r>
      <w:proofErr w:type="spellEnd"/>
      <w:r w:rsidRPr="00FA417E">
        <w:t xml:space="preserve">, P.W., Hicks, J., 1999. Research on Late Pliocene </w:t>
      </w:r>
      <w:proofErr w:type="spellStart"/>
      <w:r w:rsidRPr="00FA417E">
        <w:t>Oldowan</w:t>
      </w:r>
      <w:proofErr w:type="spellEnd"/>
      <w:r w:rsidRPr="00FA417E">
        <w:t xml:space="preserve"> Sites at </w:t>
      </w:r>
      <w:proofErr w:type="spellStart"/>
      <w:r w:rsidRPr="00FA417E">
        <w:t>Kanjera</w:t>
      </w:r>
      <w:proofErr w:type="spellEnd"/>
      <w:r w:rsidRPr="00FA417E">
        <w:t xml:space="preserve"> South, Kenya. Journal of Human Evolution. 36, 151–170.</w:t>
      </w:r>
    </w:p>
    <w:p w14:paraId="5A347110" w14:textId="77777777" w:rsidR="00FA417E" w:rsidRPr="00FA417E" w:rsidRDefault="00FA417E" w:rsidP="00FA417E">
      <w:pPr>
        <w:pStyle w:val="Bibliography"/>
        <w:spacing w:line="480" w:lineRule="auto"/>
      </w:pPr>
      <w:r w:rsidRPr="00FA417E">
        <w:t xml:space="preserve">Plummer, T.W., </w:t>
      </w:r>
      <w:proofErr w:type="spellStart"/>
      <w:r w:rsidRPr="00FA417E">
        <w:t>Ditchfield</w:t>
      </w:r>
      <w:proofErr w:type="spellEnd"/>
      <w:r w:rsidRPr="00FA417E">
        <w:t xml:space="preserve">, P.W., Bishop, L.C., Kingston, J.D., Ferraro, J.V., Braun, D.R., Hertel, F., Potts, R., 2009b. Oldest evidence of toolmaking hominins in a grassland-dominated ecosystem. </w:t>
      </w:r>
      <w:proofErr w:type="spellStart"/>
      <w:r w:rsidRPr="00FA417E">
        <w:t>PLoS</w:t>
      </w:r>
      <w:proofErr w:type="spellEnd"/>
      <w:r w:rsidRPr="00FA417E">
        <w:t xml:space="preserve"> ONE. 4.</w:t>
      </w:r>
    </w:p>
    <w:p w14:paraId="28E248C2" w14:textId="77777777" w:rsidR="00FA417E" w:rsidRPr="00FA417E" w:rsidRDefault="00FA417E" w:rsidP="00FA417E">
      <w:pPr>
        <w:pStyle w:val="Bibliography"/>
        <w:spacing w:line="480" w:lineRule="auto"/>
      </w:pPr>
      <w:r w:rsidRPr="00FA417E">
        <w:t xml:space="preserve">Pop, C.M., 2016. Simulating Lithic Raw Material Variability in Archaeological Contexts: A Re-evaluation and Revision of </w:t>
      </w:r>
      <w:proofErr w:type="spellStart"/>
      <w:r w:rsidRPr="00FA417E">
        <w:t>Brantingham’s</w:t>
      </w:r>
      <w:proofErr w:type="spellEnd"/>
      <w:r w:rsidRPr="00FA417E">
        <w:t xml:space="preserve"> Neutral Model. Journal of Archaeological Method and Theory. 23, 1127–1161.</w:t>
      </w:r>
    </w:p>
    <w:p w14:paraId="0C0DFB11" w14:textId="77777777" w:rsidR="00FA417E" w:rsidRPr="00FA417E" w:rsidRDefault="00FA417E" w:rsidP="00FA417E">
      <w:pPr>
        <w:pStyle w:val="Bibliography"/>
        <w:spacing w:line="480" w:lineRule="auto"/>
      </w:pPr>
      <w:r w:rsidRPr="00FA417E">
        <w:t xml:space="preserve">Potts, R., 1988. Early Hominid Activities at Olduvai: Foundations of Human </w:t>
      </w:r>
      <w:proofErr w:type="spellStart"/>
      <w:r w:rsidRPr="00FA417E">
        <w:t>Behaviour</w:t>
      </w:r>
      <w:proofErr w:type="spellEnd"/>
      <w:r w:rsidRPr="00FA417E">
        <w:t>. Routledge.</w:t>
      </w:r>
    </w:p>
    <w:p w14:paraId="0F6584AF" w14:textId="77777777" w:rsidR="00FA417E" w:rsidRPr="00FA417E" w:rsidRDefault="00FA417E" w:rsidP="00FA417E">
      <w:pPr>
        <w:pStyle w:val="Bibliography"/>
        <w:spacing w:line="480" w:lineRule="auto"/>
      </w:pPr>
      <w:r w:rsidRPr="00FA417E">
        <w:t xml:space="preserve">Potts, R., 1991. Why the </w:t>
      </w:r>
      <w:proofErr w:type="spellStart"/>
      <w:r w:rsidRPr="00FA417E">
        <w:t>Oldowan</w:t>
      </w:r>
      <w:proofErr w:type="spellEnd"/>
      <w:r w:rsidRPr="00FA417E">
        <w:t xml:space="preserve">? </w:t>
      </w:r>
      <w:proofErr w:type="spellStart"/>
      <w:r w:rsidRPr="00FA417E">
        <w:t>Plio</w:t>
      </w:r>
      <w:proofErr w:type="spellEnd"/>
      <w:r w:rsidRPr="00FA417E">
        <w:t>-Pleistocene Toolmaking and the Transport of Resources. Journal of Anthropological Research. 47, 153–176.</w:t>
      </w:r>
    </w:p>
    <w:p w14:paraId="449FE851" w14:textId="77777777" w:rsidR="00FA417E" w:rsidRPr="00FA417E" w:rsidRDefault="00FA417E" w:rsidP="00FA417E">
      <w:pPr>
        <w:pStyle w:val="Bibliography"/>
        <w:spacing w:line="480" w:lineRule="auto"/>
      </w:pPr>
      <w:r w:rsidRPr="00FA417E">
        <w:t>Potts, R., 1994. Variables versus models of early Pleistocene hominid land use. Journal of Human Evolution. 27, 7–24.</w:t>
      </w:r>
    </w:p>
    <w:p w14:paraId="45A054DA" w14:textId="77777777" w:rsidR="00FA417E" w:rsidRPr="00FA417E" w:rsidRDefault="00FA417E" w:rsidP="00FA417E">
      <w:pPr>
        <w:pStyle w:val="Bibliography"/>
        <w:spacing w:line="480" w:lineRule="auto"/>
      </w:pPr>
      <w:r w:rsidRPr="00FA417E">
        <w:t xml:space="preserve">Potts, R., </w:t>
      </w:r>
      <w:proofErr w:type="spellStart"/>
      <w:r w:rsidRPr="00FA417E">
        <w:t>Behrensmeyer</w:t>
      </w:r>
      <w:proofErr w:type="spellEnd"/>
      <w:r w:rsidRPr="00FA417E">
        <w:t xml:space="preserve">, A.K., </w:t>
      </w:r>
      <w:proofErr w:type="spellStart"/>
      <w:r w:rsidRPr="00FA417E">
        <w:t>Ditchfield</w:t>
      </w:r>
      <w:proofErr w:type="spellEnd"/>
      <w:r w:rsidRPr="00FA417E">
        <w:t xml:space="preserve">, P., 1999. </w:t>
      </w:r>
      <w:proofErr w:type="spellStart"/>
      <w:r w:rsidRPr="00FA417E">
        <w:t>Paleolandscape</w:t>
      </w:r>
      <w:proofErr w:type="spellEnd"/>
      <w:r w:rsidRPr="00FA417E">
        <w:t xml:space="preserve"> variation and early Pleistocene hominid activities: Members 1 and 7, </w:t>
      </w:r>
      <w:proofErr w:type="spellStart"/>
      <w:r w:rsidRPr="00FA417E">
        <w:t>Olorgesailie</w:t>
      </w:r>
      <w:proofErr w:type="spellEnd"/>
      <w:r w:rsidRPr="00FA417E">
        <w:t xml:space="preserve"> formation, Kenya. Journal of Human Evolution. 37, 747–788.</w:t>
      </w:r>
    </w:p>
    <w:p w14:paraId="32E3F87A" w14:textId="77777777" w:rsidR="00FA417E" w:rsidRPr="00FA417E" w:rsidRDefault="00FA417E" w:rsidP="00FA417E">
      <w:pPr>
        <w:pStyle w:val="Bibliography"/>
        <w:spacing w:line="480" w:lineRule="auto"/>
      </w:pPr>
      <w:proofErr w:type="spellStart"/>
      <w:r w:rsidRPr="00FA417E">
        <w:t>Pruetz</w:t>
      </w:r>
      <w:proofErr w:type="spellEnd"/>
      <w:r w:rsidRPr="00FA417E">
        <w:t xml:space="preserve">, J., </w:t>
      </w:r>
      <w:proofErr w:type="spellStart"/>
      <w:r w:rsidRPr="00FA417E">
        <w:t>Bertolani</w:t>
      </w:r>
      <w:proofErr w:type="spellEnd"/>
      <w:r w:rsidRPr="00FA417E">
        <w:t xml:space="preserve">, P., 2009. Chimpanzee (Pan troglodytes </w:t>
      </w:r>
      <w:proofErr w:type="spellStart"/>
      <w:r w:rsidRPr="00FA417E">
        <w:t>verus</w:t>
      </w:r>
      <w:proofErr w:type="spellEnd"/>
      <w:r w:rsidRPr="00FA417E">
        <w:t xml:space="preserve">) Behavioral Responses to Stresses Associated with Living in a Savannah-Mosaic Environment: Implications for Hominin Adaptations to Open Habitats. </w:t>
      </w:r>
      <w:proofErr w:type="spellStart"/>
      <w:r w:rsidRPr="00FA417E">
        <w:t>PaleoAnthropology</w:t>
      </w:r>
      <w:proofErr w:type="spellEnd"/>
      <w:r w:rsidRPr="00FA417E">
        <w:t>. 2009, 252–262.</w:t>
      </w:r>
    </w:p>
    <w:p w14:paraId="6EC02C85" w14:textId="77777777" w:rsidR="00FA417E" w:rsidRPr="00FA417E" w:rsidRDefault="00FA417E" w:rsidP="00FA417E">
      <w:pPr>
        <w:pStyle w:val="Bibliography"/>
        <w:spacing w:line="480" w:lineRule="auto"/>
      </w:pPr>
      <w:r w:rsidRPr="00FA417E">
        <w:lastRenderedPageBreak/>
        <w:t>Reeves, J.S., 2019. Digital Stone Age Visiting Cards: Quantitative approaches to Early Pleistocene hominin land use (PhD Thesis). George Washington University, Washington D.C.</w:t>
      </w:r>
    </w:p>
    <w:p w14:paraId="5D78E01A" w14:textId="77777777" w:rsidR="00FA417E" w:rsidRPr="00FA417E" w:rsidRDefault="00FA417E" w:rsidP="00FA417E">
      <w:pPr>
        <w:pStyle w:val="Bibliography"/>
        <w:spacing w:line="480" w:lineRule="auto"/>
      </w:pPr>
      <w:r w:rsidRPr="00FA417E">
        <w:t xml:space="preserve">Roche, H., Blumenschine, R.J., Shea, J.J., 2009. Origins and Adaptations of Early Homo: What Archeology Tells Us. In: </w:t>
      </w:r>
      <w:proofErr w:type="spellStart"/>
      <w:r w:rsidRPr="00FA417E">
        <w:t>Grine</w:t>
      </w:r>
      <w:proofErr w:type="spellEnd"/>
      <w:r w:rsidRPr="00FA417E">
        <w:t xml:space="preserve">, F.E., </w:t>
      </w:r>
      <w:proofErr w:type="spellStart"/>
      <w:r w:rsidRPr="00FA417E">
        <w:t>Fleagle</w:t>
      </w:r>
      <w:proofErr w:type="spellEnd"/>
      <w:r w:rsidRPr="00FA417E">
        <w:t>, J.G., Leakey, R.E. (Eds.), The First Humans – Origin and Early Evolution of the Genus Homo. Springer Netherlands, Dordrecht, pp. 135–147.</w:t>
      </w:r>
    </w:p>
    <w:p w14:paraId="013A33F8" w14:textId="77777777" w:rsidR="00FA417E" w:rsidRPr="00FA417E" w:rsidRDefault="00FA417E" w:rsidP="00FA417E">
      <w:pPr>
        <w:pStyle w:val="Bibliography"/>
        <w:spacing w:line="480" w:lineRule="auto"/>
      </w:pPr>
      <w:r w:rsidRPr="00FA417E">
        <w:t xml:space="preserve">Roche, H., de la Torre, I., Arroyo, A., Brugal, J.-P., </w:t>
      </w:r>
      <w:proofErr w:type="spellStart"/>
      <w:r w:rsidRPr="00FA417E">
        <w:t>Harmand</w:t>
      </w:r>
      <w:proofErr w:type="spellEnd"/>
      <w:r w:rsidRPr="00FA417E">
        <w:t xml:space="preserve">, S., 2018. </w:t>
      </w:r>
      <w:proofErr w:type="spellStart"/>
      <w:r w:rsidRPr="00FA417E">
        <w:t>Naiyena</w:t>
      </w:r>
      <w:proofErr w:type="spellEnd"/>
      <w:r w:rsidRPr="00FA417E">
        <w:t xml:space="preserve"> </w:t>
      </w:r>
      <w:proofErr w:type="spellStart"/>
      <w:r w:rsidRPr="00FA417E">
        <w:t>Engol</w:t>
      </w:r>
      <w:proofErr w:type="spellEnd"/>
      <w:r w:rsidRPr="00FA417E">
        <w:t xml:space="preserve"> 2 (West Turkana, Kenya): </w:t>
      </w:r>
      <w:proofErr w:type="gramStart"/>
      <w:r w:rsidRPr="00FA417E">
        <w:t>a</w:t>
      </w:r>
      <w:proofErr w:type="gramEnd"/>
      <w:r w:rsidRPr="00FA417E">
        <w:t xml:space="preserve"> Case Study on Variability in the </w:t>
      </w:r>
      <w:proofErr w:type="spellStart"/>
      <w:r w:rsidRPr="00FA417E">
        <w:t>Oldowan</w:t>
      </w:r>
      <w:proofErr w:type="spellEnd"/>
      <w:r w:rsidRPr="00FA417E">
        <w:t>. African Archaeological Review. 35, 57–85.</w:t>
      </w:r>
    </w:p>
    <w:p w14:paraId="30E86180" w14:textId="77777777" w:rsidR="00FA417E" w:rsidRPr="00FA417E" w:rsidRDefault="00FA417E" w:rsidP="00FA417E">
      <w:pPr>
        <w:pStyle w:val="Bibliography"/>
        <w:spacing w:line="480" w:lineRule="auto"/>
      </w:pPr>
      <w:r w:rsidRPr="00FA417E">
        <w:t xml:space="preserve">Roche, H., </w:t>
      </w:r>
      <w:proofErr w:type="spellStart"/>
      <w:r w:rsidRPr="00FA417E">
        <w:t>Delagnes</w:t>
      </w:r>
      <w:proofErr w:type="spellEnd"/>
      <w:r w:rsidRPr="00FA417E">
        <w:t xml:space="preserve">, A., Brugal, J.-P., </w:t>
      </w:r>
      <w:proofErr w:type="spellStart"/>
      <w:r w:rsidRPr="00FA417E">
        <w:t>Feibel</w:t>
      </w:r>
      <w:proofErr w:type="spellEnd"/>
      <w:r w:rsidRPr="00FA417E">
        <w:t xml:space="preserve">, C., </w:t>
      </w:r>
      <w:proofErr w:type="spellStart"/>
      <w:r w:rsidRPr="00FA417E">
        <w:t>Kibunjia</w:t>
      </w:r>
      <w:proofErr w:type="spellEnd"/>
      <w:r w:rsidRPr="00FA417E">
        <w:t xml:space="preserve">, M., </w:t>
      </w:r>
      <w:proofErr w:type="spellStart"/>
      <w:r w:rsidRPr="00FA417E">
        <w:t>Mourre</w:t>
      </w:r>
      <w:proofErr w:type="spellEnd"/>
      <w:r w:rsidRPr="00FA417E">
        <w:t xml:space="preserve">, V., </w:t>
      </w:r>
      <w:proofErr w:type="spellStart"/>
      <w:r w:rsidRPr="00FA417E">
        <w:t>Texier</w:t>
      </w:r>
      <w:proofErr w:type="spellEnd"/>
      <w:r w:rsidRPr="00FA417E">
        <w:t xml:space="preserve">, P.-J., 1999. Early hominid stone tool production and technical skill 2.34 </w:t>
      </w:r>
      <w:proofErr w:type="spellStart"/>
      <w:r w:rsidRPr="00FA417E">
        <w:t>Myr</w:t>
      </w:r>
      <w:proofErr w:type="spellEnd"/>
      <w:r w:rsidRPr="00FA417E">
        <w:t xml:space="preserve"> ago in West Turkana, Kenya. Nature. 399, 57–60.</w:t>
      </w:r>
    </w:p>
    <w:p w14:paraId="5DF12C03" w14:textId="77777777" w:rsidR="00FA417E" w:rsidRPr="00FA417E" w:rsidRDefault="00FA417E" w:rsidP="00FA417E">
      <w:pPr>
        <w:pStyle w:val="Bibliography"/>
        <w:spacing w:line="480" w:lineRule="auto"/>
      </w:pPr>
      <w:proofErr w:type="spellStart"/>
      <w:r w:rsidRPr="00FA417E">
        <w:t>Saggerson</w:t>
      </w:r>
      <w:proofErr w:type="spellEnd"/>
      <w:r w:rsidRPr="00FA417E">
        <w:t xml:space="preserve">, E.P., 1952. Geology of the Kisumu District. Geological Survey of Kenya, Republic of Kenya, Mines and Geological </w:t>
      </w:r>
      <w:proofErr w:type="gramStart"/>
      <w:r w:rsidRPr="00FA417E">
        <w:t>Department,.</w:t>
      </w:r>
      <w:proofErr w:type="gramEnd"/>
    </w:p>
    <w:p w14:paraId="0832637F" w14:textId="77777777" w:rsidR="00FA417E" w:rsidRPr="00FA417E" w:rsidRDefault="00FA417E" w:rsidP="00FA417E">
      <w:pPr>
        <w:pStyle w:val="Bibliography"/>
        <w:spacing w:line="480" w:lineRule="auto"/>
      </w:pPr>
      <w:r w:rsidRPr="00FA417E">
        <w:t>Schick, K.D., 1987. Modeling the formation of Early Stone Age artifact concentrations. Journal of Human Evolution. 16, 789–807.</w:t>
      </w:r>
    </w:p>
    <w:p w14:paraId="101FA641" w14:textId="77777777" w:rsidR="00FA417E" w:rsidRPr="00FA417E" w:rsidRDefault="00FA417E" w:rsidP="00FA417E">
      <w:pPr>
        <w:pStyle w:val="Bibliography"/>
        <w:spacing w:line="480" w:lineRule="auto"/>
      </w:pPr>
      <w:r w:rsidRPr="00FA417E">
        <w:t>Schick, K.D., Toth, N.P., 1994. Making silent stones speak: Human evolution and the dawn of technology. Simon and Schuster.</w:t>
      </w:r>
    </w:p>
    <w:p w14:paraId="2939B80C" w14:textId="77777777" w:rsidR="00FA417E" w:rsidRPr="00FA417E" w:rsidRDefault="00FA417E" w:rsidP="00FA417E">
      <w:pPr>
        <w:pStyle w:val="Bibliography"/>
        <w:spacing w:line="480" w:lineRule="auto"/>
      </w:pPr>
      <w:r w:rsidRPr="00FA417E">
        <w:t xml:space="preserve">Schick, K.D., Toth, N.P., Stone Age Institute (Eds.), 2006. An Overview of the </w:t>
      </w:r>
      <w:proofErr w:type="spellStart"/>
      <w:r w:rsidRPr="00FA417E">
        <w:t>Oldowan</w:t>
      </w:r>
      <w:proofErr w:type="spellEnd"/>
      <w:r w:rsidRPr="00FA417E">
        <w:t xml:space="preserve"> Industrial Complex: The sites and the nature of their evidence. In: The </w:t>
      </w:r>
      <w:proofErr w:type="spellStart"/>
      <w:r w:rsidRPr="00FA417E">
        <w:t>Oldowan</w:t>
      </w:r>
      <w:proofErr w:type="spellEnd"/>
      <w:r w:rsidRPr="00FA417E">
        <w:t xml:space="preserve">: Case Studies into the Earliest Stone Age, Stone Age Institute Publication Series. Stone Age Institute, </w:t>
      </w:r>
      <w:proofErr w:type="spellStart"/>
      <w:r w:rsidRPr="00FA417E">
        <w:t>Gosport</w:t>
      </w:r>
      <w:proofErr w:type="spellEnd"/>
      <w:r w:rsidRPr="00FA417E">
        <w:t>, IN, pp. 1–42.</w:t>
      </w:r>
    </w:p>
    <w:p w14:paraId="26567330" w14:textId="77777777" w:rsidR="00FA417E" w:rsidRPr="00FA417E" w:rsidRDefault="00FA417E" w:rsidP="00FA417E">
      <w:pPr>
        <w:pStyle w:val="Bibliography"/>
        <w:spacing w:line="480" w:lineRule="auto"/>
      </w:pPr>
      <w:proofErr w:type="spellStart"/>
      <w:r w:rsidRPr="00FA417E">
        <w:lastRenderedPageBreak/>
        <w:t>Semaw</w:t>
      </w:r>
      <w:proofErr w:type="spellEnd"/>
      <w:r w:rsidRPr="00FA417E">
        <w:t xml:space="preserve">, S., 2000. The World’s Oldest Stone Artefacts from </w:t>
      </w:r>
      <w:proofErr w:type="spellStart"/>
      <w:r w:rsidRPr="00FA417E">
        <w:t>Gona</w:t>
      </w:r>
      <w:proofErr w:type="spellEnd"/>
      <w:r w:rsidRPr="00FA417E">
        <w:t>, Ethiopia: Their Implications for Understanding Stone Technology and Patterns of Human Evolution Between 2·6–1·5 Million Years Ago. Journal of Archaeological Science. 27, 1197–1214.</w:t>
      </w:r>
    </w:p>
    <w:p w14:paraId="5D8DAF35" w14:textId="77777777" w:rsidR="00FA417E" w:rsidRPr="00FA417E" w:rsidRDefault="00FA417E" w:rsidP="00FA417E">
      <w:pPr>
        <w:pStyle w:val="Bibliography"/>
        <w:spacing w:line="480" w:lineRule="auto"/>
      </w:pPr>
      <w:r w:rsidRPr="00FA417E">
        <w:t>Stout, D., 2011. Stone toolmaking and the evolution of human culture and cognition. Philosophical Transactions of the Royal Society B: Biological Sciences. 366, 1050–1059.</w:t>
      </w:r>
    </w:p>
    <w:p w14:paraId="1F877BFE" w14:textId="77777777" w:rsidR="00FA417E" w:rsidRPr="00FA417E" w:rsidRDefault="00FA417E" w:rsidP="00FA417E">
      <w:pPr>
        <w:pStyle w:val="Bibliography"/>
        <w:spacing w:line="480" w:lineRule="auto"/>
      </w:pPr>
      <w:r w:rsidRPr="00FA417E">
        <w:t xml:space="preserve">Stout, D., Chaminade, T., 2009. Making tools and making sense: Complex, intentional </w:t>
      </w:r>
      <w:proofErr w:type="spellStart"/>
      <w:r w:rsidRPr="00FA417E">
        <w:t>behaviour</w:t>
      </w:r>
      <w:proofErr w:type="spellEnd"/>
      <w:r w:rsidRPr="00FA417E">
        <w:t xml:space="preserve"> in human evolution. Cambridge Archaeological Journal. 19, 85–96.</w:t>
      </w:r>
    </w:p>
    <w:p w14:paraId="2BAC7CCB" w14:textId="77777777" w:rsidR="00FA417E" w:rsidRPr="00FA417E" w:rsidRDefault="00FA417E" w:rsidP="00FA417E">
      <w:pPr>
        <w:pStyle w:val="Bibliography"/>
        <w:spacing w:line="480" w:lineRule="auto"/>
      </w:pPr>
      <w:r w:rsidRPr="00FA417E">
        <w:t xml:space="preserve">Stout, D., Quade, J., </w:t>
      </w:r>
      <w:proofErr w:type="spellStart"/>
      <w:r w:rsidRPr="00FA417E">
        <w:t>Semaw</w:t>
      </w:r>
      <w:proofErr w:type="spellEnd"/>
      <w:r w:rsidRPr="00FA417E">
        <w:t xml:space="preserve">, S., Rogers, M.J., Levin, N.E., 2005. Raw material selectivity of the earliest stone toolmakers at </w:t>
      </w:r>
      <w:proofErr w:type="spellStart"/>
      <w:r w:rsidRPr="00FA417E">
        <w:t>Gona</w:t>
      </w:r>
      <w:proofErr w:type="spellEnd"/>
      <w:r w:rsidRPr="00FA417E">
        <w:t>, Afar, Ethiopia. Journal of Human Evolution. 48, 365–380.</w:t>
      </w:r>
    </w:p>
    <w:p w14:paraId="133C3018" w14:textId="77777777" w:rsidR="00FA417E" w:rsidRPr="00FA417E" w:rsidRDefault="00FA417E" w:rsidP="00FA417E">
      <w:pPr>
        <w:pStyle w:val="Bibliography"/>
        <w:spacing w:line="480" w:lineRule="auto"/>
      </w:pPr>
      <w:r w:rsidRPr="00FA417E">
        <w:t xml:space="preserve">Stout, D., Rogers, M.J., </w:t>
      </w:r>
      <w:proofErr w:type="spellStart"/>
      <w:r w:rsidRPr="00FA417E">
        <w:t>Jaeggi</w:t>
      </w:r>
      <w:proofErr w:type="spellEnd"/>
      <w:r w:rsidRPr="00FA417E">
        <w:t xml:space="preserve">, A.V., </w:t>
      </w:r>
      <w:proofErr w:type="spellStart"/>
      <w:r w:rsidRPr="00FA417E">
        <w:t>Semaw</w:t>
      </w:r>
      <w:proofErr w:type="spellEnd"/>
      <w:r w:rsidRPr="00FA417E">
        <w:t xml:space="preserve">, S., 2019. Archaeology and the Origins of Human Cumulative Culture: A Case Study from the Earliest </w:t>
      </w:r>
      <w:proofErr w:type="spellStart"/>
      <w:r w:rsidRPr="00FA417E">
        <w:t>Oldowan</w:t>
      </w:r>
      <w:proofErr w:type="spellEnd"/>
      <w:r w:rsidRPr="00FA417E">
        <w:t xml:space="preserve"> at </w:t>
      </w:r>
      <w:proofErr w:type="spellStart"/>
      <w:r w:rsidRPr="00FA417E">
        <w:t>Gona</w:t>
      </w:r>
      <w:proofErr w:type="spellEnd"/>
      <w:r w:rsidRPr="00FA417E">
        <w:t>, Ethiopia. Current anthropology: A world journal of the sciences of man. 309–340.</w:t>
      </w:r>
    </w:p>
    <w:p w14:paraId="070DD2FA" w14:textId="77777777" w:rsidR="00FA417E" w:rsidRPr="00FA417E" w:rsidRDefault="00FA417E" w:rsidP="00FA417E">
      <w:pPr>
        <w:pStyle w:val="Bibliography"/>
        <w:spacing w:line="480" w:lineRule="auto"/>
      </w:pPr>
      <w:r w:rsidRPr="00FA417E">
        <w:t xml:space="preserve">Stout, D., </w:t>
      </w:r>
      <w:proofErr w:type="spellStart"/>
      <w:r w:rsidRPr="00FA417E">
        <w:t>Semaw</w:t>
      </w:r>
      <w:proofErr w:type="spellEnd"/>
      <w:r w:rsidRPr="00FA417E">
        <w:t xml:space="preserve">, S., Rogers, M.J., </w:t>
      </w:r>
      <w:proofErr w:type="spellStart"/>
      <w:r w:rsidRPr="00FA417E">
        <w:t>Cauche</w:t>
      </w:r>
      <w:proofErr w:type="spellEnd"/>
      <w:r w:rsidRPr="00FA417E">
        <w:t xml:space="preserve">, D., 2010. Technological variation in the earliest </w:t>
      </w:r>
      <w:proofErr w:type="spellStart"/>
      <w:r w:rsidRPr="00FA417E">
        <w:t>Oldowan</w:t>
      </w:r>
      <w:proofErr w:type="spellEnd"/>
      <w:r w:rsidRPr="00FA417E">
        <w:t xml:space="preserve"> from </w:t>
      </w:r>
      <w:proofErr w:type="spellStart"/>
      <w:r w:rsidRPr="00FA417E">
        <w:t>Gona</w:t>
      </w:r>
      <w:proofErr w:type="spellEnd"/>
      <w:r w:rsidRPr="00FA417E">
        <w:t>, Afar, Ethiopia. Journal of Human Evolution. 58, 474–491.</w:t>
      </w:r>
    </w:p>
    <w:p w14:paraId="38637486" w14:textId="77777777" w:rsidR="00FA417E" w:rsidRPr="00FA417E" w:rsidRDefault="00FA417E" w:rsidP="00FA417E">
      <w:pPr>
        <w:pStyle w:val="Bibliography"/>
        <w:spacing w:line="480" w:lineRule="auto"/>
      </w:pPr>
      <w:r w:rsidRPr="00FA417E">
        <w:t xml:space="preserve">Tennie, C., Braun, D.R., </w:t>
      </w:r>
      <w:proofErr w:type="spellStart"/>
      <w:r w:rsidRPr="00FA417E">
        <w:t>Premo</w:t>
      </w:r>
      <w:proofErr w:type="spellEnd"/>
      <w:r w:rsidRPr="00FA417E">
        <w:t xml:space="preserve">, L.S., </w:t>
      </w:r>
      <w:proofErr w:type="spellStart"/>
      <w:r w:rsidRPr="00FA417E">
        <w:t>McPherron</w:t>
      </w:r>
      <w:proofErr w:type="spellEnd"/>
      <w:r w:rsidRPr="00FA417E">
        <w:t xml:space="preserve">, S.P., 2016. The Island Test for Cumulative Culture in the Paleolithic. In: </w:t>
      </w:r>
      <w:proofErr w:type="spellStart"/>
      <w:r w:rsidRPr="00FA417E">
        <w:t>Haidle</w:t>
      </w:r>
      <w:proofErr w:type="spellEnd"/>
      <w:r w:rsidRPr="00FA417E">
        <w:t>, M.N., Conard, N.J., Bolus, M. (Eds.), The Nature of Culture. Springer Netherlands, Dordrecht, pp. 121–133.</w:t>
      </w:r>
    </w:p>
    <w:p w14:paraId="5A79F8E4" w14:textId="77777777" w:rsidR="00FA417E" w:rsidRPr="00FA417E" w:rsidRDefault="00FA417E" w:rsidP="00FA417E">
      <w:pPr>
        <w:pStyle w:val="Bibliography"/>
        <w:spacing w:line="480" w:lineRule="auto"/>
      </w:pPr>
      <w:r w:rsidRPr="00FA417E">
        <w:t xml:space="preserve">Tennie, C., </w:t>
      </w:r>
      <w:proofErr w:type="spellStart"/>
      <w:r w:rsidRPr="00FA417E">
        <w:t>Premo</w:t>
      </w:r>
      <w:proofErr w:type="spellEnd"/>
      <w:r w:rsidRPr="00FA417E">
        <w:t xml:space="preserve">, L.S., Braun, D.R., </w:t>
      </w:r>
      <w:proofErr w:type="spellStart"/>
      <w:r w:rsidRPr="00FA417E">
        <w:t>McPherron</w:t>
      </w:r>
      <w:proofErr w:type="spellEnd"/>
      <w:r w:rsidRPr="00FA417E">
        <w:t>, S.P., 2017. Early Stone Tools and Cultural Transmission: Resetting the Null Hypothesis. Current Anthropology. 58, 000–000.</w:t>
      </w:r>
    </w:p>
    <w:p w14:paraId="144E3638" w14:textId="77777777" w:rsidR="00FA417E" w:rsidRPr="00FA417E" w:rsidRDefault="00FA417E" w:rsidP="00FA417E">
      <w:pPr>
        <w:pStyle w:val="Bibliography"/>
        <w:spacing w:line="480" w:lineRule="auto"/>
      </w:pPr>
      <w:r w:rsidRPr="00FA417E">
        <w:lastRenderedPageBreak/>
        <w:t xml:space="preserve">Toth, N., 1982. The Stone Technologies of Early Hominids at </w:t>
      </w:r>
      <w:proofErr w:type="spellStart"/>
      <w:r w:rsidRPr="00FA417E">
        <w:t>Koobi</w:t>
      </w:r>
      <w:proofErr w:type="spellEnd"/>
      <w:r w:rsidRPr="00FA417E">
        <w:t xml:space="preserve"> Fora, Kenya: An Experimental Approach (Doctoral Dissertation). </w:t>
      </w:r>
      <w:proofErr w:type="spellStart"/>
      <w:r w:rsidRPr="00FA417E">
        <w:t>Univversity</w:t>
      </w:r>
      <w:proofErr w:type="spellEnd"/>
      <w:r w:rsidRPr="00FA417E">
        <w:t xml:space="preserve"> of California, Berkeley.</w:t>
      </w:r>
    </w:p>
    <w:p w14:paraId="1782D1B2" w14:textId="77777777" w:rsidR="00FA417E" w:rsidRPr="00FA417E" w:rsidRDefault="00FA417E" w:rsidP="00FA417E">
      <w:pPr>
        <w:pStyle w:val="Bibliography"/>
        <w:spacing w:line="480" w:lineRule="auto"/>
      </w:pPr>
      <w:r w:rsidRPr="00FA417E">
        <w:t xml:space="preserve">Toth, N., 1985. The </w:t>
      </w:r>
      <w:proofErr w:type="spellStart"/>
      <w:r w:rsidRPr="00FA417E">
        <w:t>oldowan</w:t>
      </w:r>
      <w:proofErr w:type="spellEnd"/>
      <w:r w:rsidRPr="00FA417E">
        <w:t xml:space="preserve"> reassessed: A close look at early stone artifacts. Journal of Archaeological Science. 12, 101–120.</w:t>
      </w:r>
    </w:p>
    <w:p w14:paraId="10B35ADB" w14:textId="77777777" w:rsidR="00FA417E" w:rsidRPr="00FA417E" w:rsidRDefault="00FA417E" w:rsidP="00FA417E">
      <w:pPr>
        <w:pStyle w:val="Bibliography"/>
        <w:spacing w:line="480" w:lineRule="auto"/>
      </w:pPr>
      <w:r w:rsidRPr="00FA417E">
        <w:t xml:space="preserve">Toth, N., 1987. Behavioral inferences from Early Stone artifact </w:t>
      </w:r>
      <w:proofErr w:type="gramStart"/>
      <w:r w:rsidRPr="00FA417E">
        <w:t>assemblages :</w:t>
      </w:r>
      <w:proofErr w:type="gramEnd"/>
      <w:r w:rsidRPr="00FA417E">
        <w:t xml:space="preserve"> an experimental model. Journal of Human Evolution. 16, 763–787.</w:t>
      </w:r>
    </w:p>
    <w:p w14:paraId="4BB13815" w14:textId="77777777" w:rsidR="00FA417E" w:rsidRPr="00FA417E" w:rsidRDefault="00FA417E" w:rsidP="00FA417E">
      <w:pPr>
        <w:pStyle w:val="Bibliography"/>
        <w:spacing w:line="480" w:lineRule="auto"/>
      </w:pPr>
      <w:r w:rsidRPr="00FA417E">
        <w:t xml:space="preserve">Toth, N., Schick, K., 2018. An overview of the cognitive implications of the </w:t>
      </w:r>
      <w:proofErr w:type="spellStart"/>
      <w:r w:rsidRPr="00FA417E">
        <w:t>Oldowan</w:t>
      </w:r>
      <w:proofErr w:type="spellEnd"/>
      <w:r w:rsidRPr="00FA417E">
        <w:t xml:space="preserve"> Industrial Complex. Azania: Archaeological Research in Africa. 53, 3–39.</w:t>
      </w:r>
    </w:p>
    <w:p w14:paraId="61556516" w14:textId="02795769" w:rsidR="00F22486" w:rsidRDefault="00FA417E" w:rsidP="00FA417E">
      <w:pPr>
        <w:pStyle w:val="BodyText"/>
        <w:spacing w:line="480" w:lineRule="auto"/>
        <w:ind w:firstLine="0"/>
      </w:pPr>
      <w:r>
        <w:fldChar w:fldCharType="end"/>
      </w:r>
    </w:p>
    <w:p w14:paraId="29BAC8D1" w14:textId="6C044E83" w:rsidR="00F22486" w:rsidRPr="00FA417E" w:rsidRDefault="00F22486" w:rsidP="00FA417E">
      <w:pPr>
        <w:pStyle w:val="BodyText"/>
        <w:ind w:firstLine="0"/>
        <w:rPr>
          <w:rFonts w:cs="Times New Roman"/>
          <w:b/>
          <w:bCs/>
          <w:szCs w:val="22"/>
        </w:rPr>
      </w:pPr>
      <w:r w:rsidRPr="00FA417E">
        <w:rPr>
          <w:rFonts w:cs="Times New Roman"/>
          <w:b/>
          <w:bCs/>
          <w:szCs w:val="22"/>
        </w:rPr>
        <w:t>Acknowledgements</w:t>
      </w:r>
    </w:p>
    <w:p w14:paraId="7C44D685" w14:textId="3B9D17A5" w:rsidR="00F22486" w:rsidRPr="005A3B4B" w:rsidRDefault="00F22486" w:rsidP="00933E01">
      <w:pPr>
        <w:pStyle w:val="BodyText"/>
        <w:rPr>
          <w:rFonts w:cs="Times New Roman"/>
          <w:szCs w:val="22"/>
        </w:rPr>
      </w:pPr>
    </w:p>
    <w:p w14:paraId="7A6CD9B6" w14:textId="487FCC5F" w:rsidR="00933E01" w:rsidRPr="00FA417E" w:rsidRDefault="00933E01" w:rsidP="00933E01">
      <w:pPr>
        <w:spacing w:after="0"/>
        <w:rPr>
          <w:rFonts w:ascii="Times New Roman" w:eastAsia="Times New Roman" w:hAnsi="Times New Roman" w:cs="Times New Roman"/>
          <w:sz w:val="22"/>
          <w:szCs w:val="22"/>
        </w:rPr>
      </w:pPr>
      <w:r w:rsidRPr="00FA417E">
        <w:rPr>
          <w:rFonts w:ascii="Times New Roman" w:eastAsia="Times New Roman" w:hAnsi="Times New Roman" w:cs="Times New Roman"/>
          <w:sz w:val="22"/>
          <w:szCs w:val="22"/>
        </w:rPr>
        <w:t xml:space="preserve">We thank the National Museums of Kenya and M. </w:t>
      </w:r>
      <w:proofErr w:type="spellStart"/>
      <w:r w:rsidRPr="00FA417E">
        <w:rPr>
          <w:rFonts w:ascii="Times New Roman" w:eastAsia="Times New Roman" w:hAnsi="Times New Roman" w:cs="Times New Roman"/>
          <w:sz w:val="22"/>
          <w:szCs w:val="22"/>
        </w:rPr>
        <w:t>Kibunjia</w:t>
      </w:r>
      <w:proofErr w:type="spellEnd"/>
      <w:r w:rsidRPr="00FA417E">
        <w:rPr>
          <w:rFonts w:ascii="Times New Roman" w:eastAsia="Times New Roman" w:hAnsi="Times New Roman" w:cs="Times New Roman"/>
          <w:sz w:val="22"/>
          <w:szCs w:val="22"/>
        </w:rPr>
        <w:t xml:space="preserve">, F.K. </w:t>
      </w:r>
      <w:proofErr w:type="spellStart"/>
      <w:r w:rsidRPr="00FA417E">
        <w:rPr>
          <w:rFonts w:ascii="Times New Roman" w:eastAsia="Times New Roman" w:hAnsi="Times New Roman" w:cs="Times New Roman"/>
          <w:sz w:val="22"/>
          <w:szCs w:val="22"/>
        </w:rPr>
        <w:t>Manthi</w:t>
      </w:r>
      <w:proofErr w:type="spellEnd"/>
      <w:r w:rsidRPr="00FA417E">
        <w:rPr>
          <w:rFonts w:ascii="Times New Roman" w:eastAsia="Times New Roman" w:hAnsi="Times New Roman" w:cs="Times New Roman"/>
          <w:sz w:val="22"/>
          <w:szCs w:val="22"/>
        </w:rPr>
        <w:t xml:space="preserve">, R. Kinyanjui, J. </w:t>
      </w:r>
      <w:proofErr w:type="spellStart"/>
      <w:r w:rsidRPr="00FA417E">
        <w:rPr>
          <w:rFonts w:ascii="Times New Roman" w:eastAsia="Times New Roman" w:hAnsi="Times New Roman" w:cs="Times New Roman"/>
          <w:sz w:val="22"/>
          <w:szCs w:val="22"/>
        </w:rPr>
        <w:t>Kibii</w:t>
      </w:r>
      <w:proofErr w:type="spellEnd"/>
      <w:r w:rsidRPr="00FA417E">
        <w:rPr>
          <w:rFonts w:ascii="Times New Roman" w:eastAsia="Times New Roman" w:hAnsi="Times New Roman" w:cs="Times New Roman"/>
          <w:sz w:val="22"/>
          <w:szCs w:val="22"/>
        </w:rPr>
        <w:t xml:space="preserve"> and E. </w:t>
      </w:r>
      <w:proofErr w:type="spellStart"/>
      <w:r w:rsidRPr="00FA417E">
        <w:rPr>
          <w:rFonts w:ascii="Times New Roman" w:eastAsia="Times New Roman" w:hAnsi="Times New Roman" w:cs="Times New Roman"/>
          <w:sz w:val="22"/>
          <w:szCs w:val="22"/>
        </w:rPr>
        <w:t>Ndiema</w:t>
      </w:r>
      <w:proofErr w:type="spellEnd"/>
      <w:r w:rsidRPr="00FA417E">
        <w:rPr>
          <w:rFonts w:ascii="Times New Roman" w:eastAsia="Times New Roman" w:hAnsi="Times New Roman" w:cs="Times New Roman"/>
          <w:sz w:val="22"/>
          <w:szCs w:val="22"/>
        </w:rPr>
        <w:t xml:space="preserve"> for support. J.M. </w:t>
      </w:r>
      <w:proofErr w:type="spellStart"/>
      <w:r w:rsidRPr="00FA417E">
        <w:rPr>
          <w:rFonts w:ascii="Times New Roman" w:eastAsia="Times New Roman" w:hAnsi="Times New Roman" w:cs="Times New Roman"/>
          <w:sz w:val="22"/>
          <w:szCs w:val="22"/>
        </w:rPr>
        <w:t>Nume</w:t>
      </w:r>
      <w:proofErr w:type="spellEnd"/>
      <w:r w:rsidRPr="00FA417E">
        <w:rPr>
          <w:rFonts w:ascii="Times New Roman" w:eastAsia="Times New Roman" w:hAnsi="Times New Roman" w:cs="Times New Roman"/>
          <w:sz w:val="22"/>
          <w:szCs w:val="22"/>
        </w:rPr>
        <w:t xml:space="preserve"> and B. Onyango managed the </w:t>
      </w:r>
      <w:proofErr w:type="spellStart"/>
      <w:r w:rsidRPr="00FA417E">
        <w:rPr>
          <w:rFonts w:ascii="Times New Roman" w:eastAsia="Times New Roman" w:hAnsi="Times New Roman" w:cs="Times New Roman"/>
          <w:sz w:val="22"/>
          <w:szCs w:val="22"/>
        </w:rPr>
        <w:t>Kanjera</w:t>
      </w:r>
      <w:proofErr w:type="spellEnd"/>
      <w:r w:rsidRPr="00FA417E">
        <w:rPr>
          <w:rFonts w:ascii="Times New Roman" w:eastAsia="Times New Roman" w:hAnsi="Times New Roman" w:cs="Times New Roman"/>
          <w:sz w:val="22"/>
          <w:szCs w:val="22"/>
        </w:rPr>
        <w:t xml:space="preserve"> field teams. We acknowledge Kenya Government permission granted by the Ministry of Sports, Culture and the Arts, and by NACOSTI permit P/14/7709/701. </w:t>
      </w:r>
      <w:r w:rsidRPr="00FA417E">
        <w:rPr>
          <w:rFonts w:ascii="Times New Roman" w:hAnsi="Times New Roman" w:cs="Times New Roman"/>
          <w:sz w:val="22"/>
          <w:szCs w:val="22"/>
        </w:rPr>
        <w:t xml:space="preserve">Funding from the L.S.B. Leakey Foundation, the National Geographic Society, the National Science Foundation, the </w:t>
      </w:r>
      <w:proofErr w:type="spellStart"/>
      <w:r w:rsidRPr="00FA417E">
        <w:rPr>
          <w:rFonts w:ascii="Times New Roman" w:hAnsi="Times New Roman" w:cs="Times New Roman"/>
          <w:sz w:val="22"/>
          <w:szCs w:val="22"/>
        </w:rPr>
        <w:t>Wenner</w:t>
      </w:r>
      <w:proofErr w:type="spellEnd"/>
      <w:r w:rsidRPr="00FA417E">
        <w:rPr>
          <w:rFonts w:ascii="Times New Roman" w:hAnsi="Times New Roman" w:cs="Times New Roman"/>
          <w:sz w:val="22"/>
          <w:szCs w:val="22"/>
        </w:rPr>
        <w:t>–</w:t>
      </w:r>
      <w:proofErr w:type="spellStart"/>
      <w:r w:rsidRPr="00FA417E">
        <w:rPr>
          <w:rFonts w:ascii="Times New Roman" w:hAnsi="Times New Roman" w:cs="Times New Roman"/>
          <w:sz w:val="22"/>
          <w:szCs w:val="22"/>
        </w:rPr>
        <w:t>Gren</w:t>
      </w:r>
      <w:proofErr w:type="spellEnd"/>
      <w:r w:rsidRPr="00FA417E">
        <w:rPr>
          <w:rFonts w:ascii="Times New Roman" w:hAnsi="Times New Roman" w:cs="Times New Roman"/>
          <w:sz w:val="22"/>
          <w:szCs w:val="22"/>
        </w:rPr>
        <w:t xml:space="preserve"> Foundation and the Professional Staff Congress–City University of New York Research Award Program to TP for Kanjera field and laboratory work is gratefully acknowledged.</w:t>
      </w:r>
      <w:r w:rsidR="000166EE" w:rsidRPr="00FA417E">
        <w:rPr>
          <w:rFonts w:ascii="Times New Roman" w:eastAsia="Times New Roman" w:hAnsi="Times New Roman" w:cs="Times New Roman"/>
          <w:sz w:val="22"/>
          <w:szCs w:val="22"/>
        </w:rPr>
        <w:t xml:space="preserve">  </w:t>
      </w:r>
      <w:r w:rsidRPr="00FA417E">
        <w:rPr>
          <w:rFonts w:ascii="Times New Roman" w:hAnsi="Times New Roman" w:cs="Times New Roman"/>
          <w:sz w:val="22"/>
          <w:szCs w:val="22"/>
        </w:rPr>
        <w:t>We would like to thank Rick Potts and the Human Origins Program</w:t>
      </w:r>
      <w:r w:rsidR="000166EE" w:rsidRPr="00FA417E">
        <w:rPr>
          <w:rFonts w:ascii="Times New Roman" w:hAnsi="Times New Roman" w:cs="Times New Roman"/>
          <w:sz w:val="22"/>
          <w:szCs w:val="22"/>
        </w:rPr>
        <w:t xml:space="preserve"> at the Smithsonian Institution</w:t>
      </w:r>
      <w:r w:rsidRPr="00FA417E">
        <w:rPr>
          <w:rFonts w:ascii="Times New Roman" w:hAnsi="Times New Roman" w:cs="Times New Roman"/>
          <w:sz w:val="22"/>
          <w:szCs w:val="22"/>
        </w:rPr>
        <w:t xml:space="preserve"> for support during all phases of the Kanjera research</w:t>
      </w:r>
      <w:r w:rsidRPr="00FA417E">
        <w:rPr>
          <w:rFonts w:ascii="Times New Roman" w:eastAsia="Times New Roman" w:hAnsi="Times New Roman" w:cs="Times New Roman"/>
          <w:sz w:val="22"/>
          <w:szCs w:val="22"/>
        </w:rPr>
        <w:t>, and the Peter Buck Fund for Human Origins Research.</w:t>
      </w:r>
    </w:p>
    <w:p w14:paraId="6B8C24CE" w14:textId="77777777" w:rsidR="00933E01" w:rsidRPr="005A3B4B" w:rsidRDefault="00933E01" w:rsidP="00933E01">
      <w:pPr>
        <w:pStyle w:val="BodyText"/>
        <w:rPr>
          <w:rFonts w:cs="Times New Roman"/>
          <w:szCs w:val="22"/>
        </w:rPr>
      </w:pPr>
    </w:p>
    <w:p w14:paraId="699893F7" w14:textId="1D716CE2" w:rsidR="00933E01" w:rsidRDefault="00933E01" w:rsidP="00933E01">
      <w:pPr>
        <w:pStyle w:val="BodyText"/>
      </w:pPr>
    </w:p>
    <w:p w14:paraId="236AE123" w14:textId="77777777" w:rsidR="00933E01" w:rsidRDefault="00933E01" w:rsidP="00933E01">
      <w:pPr>
        <w:pStyle w:val="BodyText"/>
      </w:pPr>
    </w:p>
    <w:p w14:paraId="684432C0" w14:textId="77777777" w:rsidR="00F22486" w:rsidRPr="00F22486" w:rsidRDefault="00F22486" w:rsidP="00FA417E">
      <w:pPr>
        <w:pStyle w:val="BodyText"/>
      </w:pPr>
    </w:p>
    <w:sectPr w:rsidR="00F22486" w:rsidRPr="00F22486"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date="2020-09-04T16:53:00Z" w:initials="A">
    <w:p w14:paraId="618A86B6" w14:textId="331001D4" w:rsidR="009C3DDF" w:rsidRDefault="009C3DDF">
      <w:pPr>
        <w:pStyle w:val="CommentText"/>
      </w:pPr>
      <w:r>
        <w:rPr>
          <w:rStyle w:val="CommentReference"/>
        </w:rPr>
        <w:annotationRef/>
      </w:r>
      <w:r>
        <w:rPr>
          <w:rStyle w:val="CommentReference"/>
        </w:rPr>
        <w:t>Please add key words to this manuscript</w:t>
      </w:r>
    </w:p>
  </w:comment>
  <w:comment w:id="4" w:author="Author" w:date="2020-09-04T16:17:00Z" w:initials="A">
    <w:p w14:paraId="37B84C01" w14:textId="629F23DD" w:rsidR="009C3DDF" w:rsidRDefault="009C3DDF">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5" w:author="Author" w:date="2021-02-15T15:11:00Z" w:initials="A">
    <w:p w14:paraId="4658503F" w14:textId="49F80AE3" w:rsidR="000769E2" w:rsidRDefault="000769E2">
      <w:pPr>
        <w:pStyle w:val="CommentText"/>
      </w:pPr>
      <w:r>
        <w:rPr>
          <w:rStyle w:val="CommentReference"/>
        </w:rPr>
        <w:annotationRef/>
      </w:r>
      <w:r w:rsidR="00AA034D">
        <w:rPr>
          <w:noProof/>
        </w:rPr>
        <w:t>multivariate?</w:t>
      </w:r>
    </w:p>
  </w:comment>
  <w:comment w:id="10" w:author="Author" w:date="2021-02-15T15:28:00Z" w:initials="A">
    <w:p w14:paraId="20DCE912" w14:textId="011D0047" w:rsidR="00853F50" w:rsidRDefault="00853F50">
      <w:pPr>
        <w:pStyle w:val="CommentText"/>
      </w:pPr>
      <w:r>
        <w:rPr>
          <w:rStyle w:val="CommentReference"/>
        </w:rPr>
        <w:annotationRef/>
      </w:r>
      <w:r w:rsidR="00AA034D">
        <w:rPr>
          <w:noProof/>
        </w:rPr>
        <w:t>this is not universally capitalized in text, tables, figs.  Pick upper or lower case and make uniform.  The same is true for some of your other raw material categories.</w:t>
      </w:r>
    </w:p>
  </w:comment>
  <w:comment w:id="11" w:author="Author" w:date="2020-12-24T12:16:00Z" w:initials="A">
    <w:p w14:paraId="666CB728" w14:textId="6424ED26" w:rsidR="009C3DDF" w:rsidRDefault="009C3DDF">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15" w:author="Author" w:date="2021-02-03T16:40:00Z" w:initials="A">
    <w:p w14:paraId="2457F760" w14:textId="3302A7B2" w:rsidR="009C3DDF" w:rsidRDefault="009C3DDF">
      <w:pPr>
        <w:pStyle w:val="CommentText"/>
      </w:pPr>
      <w:r>
        <w:rPr>
          <w:rStyle w:val="CommentReference"/>
        </w:rPr>
        <w:annotationRef/>
      </w:r>
      <w:r>
        <w:t xml:space="preserve">Add </w:t>
      </w:r>
      <w:proofErr w:type="spellStart"/>
      <w:r>
        <w:t>braun</w:t>
      </w:r>
      <w:proofErr w:type="spellEnd"/>
      <w:r>
        <w:t xml:space="preserve"> reference!</w:t>
      </w:r>
    </w:p>
  </w:comment>
  <w:comment w:id="16" w:author="Author" w:date="2021-02-15T15:43:00Z" w:initials="A">
    <w:p w14:paraId="6C3D5400" w14:textId="391CCC8B" w:rsidR="008A2934" w:rsidRDefault="008A2934">
      <w:pPr>
        <w:pStyle w:val="CommentText"/>
      </w:pPr>
      <w:r>
        <w:rPr>
          <w:rStyle w:val="CommentReference"/>
        </w:rPr>
        <w:annotationRef/>
      </w:r>
      <w:r w:rsidR="00AA034D">
        <w:rPr>
          <w:noProof/>
        </w:rPr>
        <w:t>tey to keep the S in South capitalized</w:t>
      </w:r>
    </w:p>
  </w:comment>
  <w:comment w:id="18" w:author="Author" w:date="2021-02-15T15:47:00Z" w:initials="A">
    <w:p w14:paraId="5182B4C4" w14:textId="224E16F1" w:rsidR="008A2934" w:rsidRDefault="008A2934">
      <w:pPr>
        <w:pStyle w:val="CommentText"/>
      </w:pPr>
      <w:r>
        <w:rPr>
          <w:rStyle w:val="CommentReference"/>
        </w:rPr>
        <w:annotationRef/>
      </w:r>
      <w:r w:rsidR="00AA034D">
        <w:rPr>
          <w:noProof/>
        </w:rPr>
        <w:t>Is this the correct term?  It might be, I just don't know!</w:t>
      </w:r>
    </w:p>
  </w:comment>
  <w:comment w:id="19" w:author="Author" w:date="2021-02-15T15:59:00Z" w:initials="A">
    <w:p w14:paraId="0A26EB89" w14:textId="2CB0BD83" w:rsidR="000E24FD" w:rsidRDefault="000E24FD">
      <w:pPr>
        <w:pStyle w:val="CommentText"/>
      </w:pPr>
      <w:r>
        <w:rPr>
          <w:rStyle w:val="CommentReference"/>
        </w:rPr>
        <w:annotationRef/>
      </w:r>
      <w:r w:rsidR="00AA034D">
        <w:rPr>
          <w:noProof/>
        </w:rPr>
        <w:t xml:space="preserve">and differed between groups.  </w:t>
      </w:r>
    </w:p>
  </w:comment>
  <w:comment w:id="21" w:author="Author" w:date="2021-02-15T16:05:00Z" w:initials="A">
    <w:p w14:paraId="6B55820E" w14:textId="285642A1" w:rsidR="003223AD" w:rsidRDefault="003223AD">
      <w:pPr>
        <w:pStyle w:val="CommentText"/>
      </w:pPr>
      <w:r>
        <w:rPr>
          <w:rStyle w:val="CommentReference"/>
        </w:rPr>
        <w:annotationRef/>
      </w:r>
      <w:r w:rsidR="00AA034D">
        <w:rPr>
          <w:noProof/>
        </w:rPr>
        <w:t>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1"/>
  <w15:commentEx w15:paraId="37B84C01" w15:done="1"/>
  <w15:commentEx w15:paraId="4658503F" w15:done="1"/>
  <w15:commentEx w15:paraId="20DCE912" w15:done="0"/>
  <w15:commentEx w15:paraId="666CB728" w15:done="1"/>
  <w15:commentEx w15:paraId="2457F760" w15:done="1"/>
  <w15:commentEx w15:paraId="6C3D5400" w15:done="1"/>
  <w15:commentEx w15:paraId="5182B4C4" w15:done="0"/>
  <w15:commentEx w15:paraId="0A26EB89" w15:done="1"/>
  <w15:commentEx w15:paraId="6B55820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2FCE70E" w16cex:dateUtc="2020-09-04T23:17:00Z"/>
  <w16cex:commentExtensible w16cex:durableId="23D50DB5" w16cex:dateUtc="2021-02-15T20:11:00Z"/>
  <w16cex:commentExtensible w16cex:durableId="23D511B5" w16cex:dateUtc="2021-02-15T20:28:00Z"/>
  <w16cex:commentExtensible w16cex:durableId="238F052B" w16cex:dateUtc="2020-12-24T11:16:00Z"/>
  <w16cex:commentExtensible w16cex:durableId="23D51522" w16cex:dateUtc="2021-02-15T20:43:00Z"/>
  <w16cex:commentExtensible w16cex:durableId="23D51611" w16cex:dateUtc="2021-02-15T20:47:00Z"/>
  <w16cex:commentExtensible w16cex:durableId="23D518DF" w16cex:dateUtc="2021-02-15T20:59:00Z"/>
  <w16cex:commentExtensible w16cex:durableId="23D51A5B" w16cex:dateUtc="2021-02-15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7B84C01" w16cid:durableId="22FCE70E"/>
  <w16cid:commentId w16cid:paraId="4658503F" w16cid:durableId="23D50DB5"/>
  <w16cid:commentId w16cid:paraId="20DCE912" w16cid:durableId="23D511B5"/>
  <w16cid:commentId w16cid:paraId="666CB728" w16cid:durableId="238F052B"/>
  <w16cid:commentId w16cid:paraId="2457F760" w16cid:durableId="23C5690D"/>
  <w16cid:commentId w16cid:paraId="6C3D5400" w16cid:durableId="23D51522"/>
  <w16cid:commentId w16cid:paraId="5182B4C4" w16cid:durableId="23D51611"/>
  <w16cid:commentId w16cid:paraId="0A26EB89" w16cid:durableId="23D518DF"/>
  <w16cid:commentId w16cid:paraId="6B55820E" w16cid:durableId="23D51A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3F7800" w14:textId="77777777" w:rsidR="00791D5F" w:rsidRDefault="00791D5F">
      <w:pPr>
        <w:spacing w:after="0"/>
      </w:pPr>
      <w:r>
        <w:separator/>
      </w:r>
    </w:p>
  </w:endnote>
  <w:endnote w:type="continuationSeparator" w:id="0">
    <w:p w14:paraId="71755709" w14:textId="77777777" w:rsidR="00791D5F" w:rsidRDefault="00791D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00"/>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9C3DDF" w:rsidRDefault="009C3DDF"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9C3DDF" w:rsidRDefault="009C3DDF"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9C3DDF" w:rsidRDefault="009C3DDF"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D7F441" w14:textId="77777777" w:rsidR="00791D5F" w:rsidRDefault="00791D5F">
      <w:r>
        <w:separator/>
      </w:r>
    </w:p>
  </w:footnote>
  <w:footnote w:type="continuationSeparator" w:id="0">
    <w:p w14:paraId="670A2DC9" w14:textId="77777777" w:rsidR="00791D5F" w:rsidRDefault="00791D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3A9C"/>
    <w:rsid w:val="001A42AA"/>
    <w:rsid w:val="001B0889"/>
    <w:rsid w:val="001D33FB"/>
    <w:rsid w:val="001D4F86"/>
    <w:rsid w:val="001E3ACC"/>
    <w:rsid w:val="001E43CE"/>
    <w:rsid w:val="001E7D52"/>
    <w:rsid w:val="001E7FA5"/>
    <w:rsid w:val="002034E8"/>
    <w:rsid w:val="00203787"/>
    <w:rsid w:val="002059B7"/>
    <w:rsid w:val="0021331A"/>
    <w:rsid w:val="00232C7D"/>
    <w:rsid w:val="00256ECB"/>
    <w:rsid w:val="00257547"/>
    <w:rsid w:val="002629C5"/>
    <w:rsid w:val="00270BC0"/>
    <w:rsid w:val="002804D6"/>
    <w:rsid w:val="00281230"/>
    <w:rsid w:val="00294D53"/>
    <w:rsid w:val="002B2C65"/>
    <w:rsid w:val="002C59A0"/>
    <w:rsid w:val="002D586A"/>
    <w:rsid w:val="002F2FA2"/>
    <w:rsid w:val="002F785D"/>
    <w:rsid w:val="00301E30"/>
    <w:rsid w:val="00307ADA"/>
    <w:rsid w:val="00315DB6"/>
    <w:rsid w:val="00321529"/>
    <w:rsid w:val="003223AD"/>
    <w:rsid w:val="00333045"/>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E29B3"/>
    <w:rsid w:val="004F3D23"/>
    <w:rsid w:val="0051007B"/>
    <w:rsid w:val="005104C7"/>
    <w:rsid w:val="005119EB"/>
    <w:rsid w:val="00525E82"/>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73562"/>
    <w:rsid w:val="00674268"/>
    <w:rsid w:val="00676BB2"/>
    <w:rsid w:val="0069090D"/>
    <w:rsid w:val="00693BD8"/>
    <w:rsid w:val="00693E1B"/>
    <w:rsid w:val="00695143"/>
    <w:rsid w:val="006A2000"/>
    <w:rsid w:val="006A387B"/>
    <w:rsid w:val="006A733A"/>
    <w:rsid w:val="006A759E"/>
    <w:rsid w:val="006B0987"/>
    <w:rsid w:val="006B148C"/>
    <w:rsid w:val="006B210A"/>
    <w:rsid w:val="006C19E0"/>
    <w:rsid w:val="006C662E"/>
    <w:rsid w:val="006F545F"/>
    <w:rsid w:val="006F7FF8"/>
    <w:rsid w:val="00722287"/>
    <w:rsid w:val="00727E03"/>
    <w:rsid w:val="00740F3B"/>
    <w:rsid w:val="007577AD"/>
    <w:rsid w:val="00765955"/>
    <w:rsid w:val="00774A3D"/>
    <w:rsid w:val="00784D58"/>
    <w:rsid w:val="00791D5F"/>
    <w:rsid w:val="00795D46"/>
    <w:rsid w:val="007A67E1"/>
    <w:rsid w:val="007C452A"/>
    <w:rsid w:val="007E3F55"/>
    <w:rsid w:val="007F792F"/>
    <w:rsid w:val="00800AA7"/>
    <w:rsid w:val="008431E4"/>
    <w:rsid w:val="008516AD"/>
    <w:rsid w:val="00853F50"/>
    <w:rsid w:val="00864C4C"/>
    <w:rsid w:val="00873ED2"/>
    <w:rsid w:val="008A2934"/>
    <w:rsid w:val="008B3E63"/>
    <w:rsid w:val="008D3EE2"/>
    <w:rsid w:val="008D6863"/>
    <w:rsid w:val="0090305C"/>
    <w:rsid w:val="00906915"/>
    <w:rsid w:val="00927EC9"/>
    <w:rsid w:val="009334A4"/>
    <w:rsid w:val="00933E01"/>
    <w:rsid w:val="00935FDE"/>
    <w:rsid w:val="0094198C"/>
    <w:rsid w:val="00952859"/>
    <w:rsid w:val="00953215"/>
    <w:rsid w:val="009645FA"/>
    <w:rsid w:val="0097278A"/>
    <w:rsid w:val="00980C95"/>
    <w:rsid w:val="00990239"/>
    <w:rsid w:val="009A400E"/>
    <w:rsid w:val="009A4B95"/>
    <w:rsid w:val="009A4E8F"/>
    <w:rsid w:val="009A6EFE"/>
    <w:rsid w:val="009C3DDF"/>
    <w:rsid w:val="009E3933"/>
    <w:rsid w:val="00A05CE8"/>
    <w:rsid w:val="00A105CE"/>
    <w:rsid w:val="00A12B71"/>
    <w:rsid w:val="00A1762C"/>
    <w:rsid w:val="00A23290"/>
    <w:rsid w:val="00A2542B"/>
    <w:rsid w:val="00A32E36"/>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64B9"/>
    <w:rsid w:val="00B20BFE"/>
    <w:rsid w:val="00B2226E"/>
    <w:rsid w:val="00B32AB4"/>
    <w:rsid w:val="00B427C2"/>
    <w:rsid w:val="00B4686C"/>
    <w:rsid w:val="00B623C3"/>
    <w:rsid w:val="00B75EB4"/>
    <w:rsid w:val="00B86AEE"/>
    <w:rsid w:val="00B86B75"/>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2A02"/>
    <w:rsid w:val="00DD6714"/>
    <w:rsid w:val="00DF30D3"/>
    <w:rsid w:val="00DF6899"/>
    <w:rsid w:val="00E0496D"/>
    <w:rsid w:val="00E04D41"/>
    <w:rsid w:val="00E05A2B"/>
    <w:rsid w:val="00E23D01"/>
    <w:rsid w:val="00E273E5"/>
    <w:rsid w:val="00E315A3"/>
    <w:rsid w:val="00E42CC2"/>
    <w:rsid w:val="00E47BDD"/>
    <w:rsid w:val="00E6384B"/>
    <w:rsid w:val="00E67723"/>
    <w:rsid w:val="00E721C0"/>
    <w:rsid w:val="00E7487F"/>
    <w:rsid w:val="00E842BF"/>
    <w:rsid w:val="00EA125D"/>
    <w:rsid w:val="00EC1D04"/>
    <w:rsid w:val="00EC1E85"/>
    <w:rsid w:val="00EC441D"/>
    <w:rsid w:val="00EE2917"/>
    <w:rsid w:val="00EE78A9"/>
    <w:rsid w:val="00EF0101"/>
    <w:rsid w:val="00EF23C9"/>
    <w:rsid w:val="00F029AA"/>
    <w:rsid w:val="00F129FF"/>
    <w:rsid w:val="00F14312"/>
    <w:rsid w:val="00F20A0F"/>
    <w:rsid w:val="00F22486"/>
    <w:rsid w:val="00F33279"/>
    <w:rsid w:val="00F47FC7"/>
    <w:rsid w:val="00F640C6"/>
    <w:rsid w:val="00F715A9"/>
    <w:rsid w:val="00F81F6E"/>
    <w:rsid w:val="00F90537"/>
    <w:rsid w:val="00F91F87"/>
    <w:rsid w:val="00F953D3"/>
    <w:rsid w:val="00FA3452"/>
    <w:rsid w:val="00FA417E"/>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9257</Words>
  <Characters>280770</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2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0T09:13:00Z</dcterms:created>
  <dcterms:modified xsi:type="dcterms:W3CDTF">2021-02-2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